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09DC47" w14:textId="616AF930" w:rsidR="007F2096" w:rsidRPr="00962FFC" w:rsidRDefault="009327BD" w:rsidP="00EA5700">
      <w:pPr>
        <w:rPr>
          <w:b/>
        </w:rPr>
      </w:pPr>
      <w:bookmarkStart w:id="0" w:name="_GoBack"/>
      <w:bookmarkEnd w:id="0"/>
      <w:r w:rsidRPr="00642763">
        <w:rPr>
          <w:b/>
        </w:rPr>
        <w:t>Improving pregnant women’s diet and physical activity behaviour</w:t>
      </w:r>
      <w:r w:rsidR="00F64EA1" w:rsidRPr="00642763">
        <w:rPr>
          <w:b/>
        </w:rPr>
        <w:t>s</w:t>
      </w:r>
      <w:r w:rsidRPr="00642763">
        <w:rPr>
          <w:b/>
        </w:rPr>
        <w:t xml:space="preserve">: the </w:t>
      </w:r>
      <w:r w:rsidR="00AF0191">
        <w:rPr>
          <w:b/>
        </w:rPr>
        <w:t xml:space="preserve">emergent </w:t>
      </w:r>
      <w:r w:rsidRPr="00642763">
        <w:rPr>
          <w:b/>
        </w:rPr>
        <w:t>role of health identity</w:t>
      </w:r>
    </w:p>
    <w:p w14:paraId="12ABF753" w14:textId="1EE65010" w:rsidR="00EA5700" w:rsidRPr="007A23C0" w:rsidRDefault="00927985" w:rsidP="00EA5700">
      <w:pPr>
        <w:rPr>
          <w:rFonts w:cs="Times New Roman"/>
          <w:vertAlign w:val="superscript"/>
        </w:rPr>
      </w:pPr>
      <w:r>
        <w:rPr>
          <w:rFonts w:cs="Times New Roman"/>
        </w:rPr>
        <w:t>T. Morris</w:t>
      </w:r>
      <w:r w:rsidR="00EA5700" w:rsidRPr="007A23C0">
        <w:rPr>
          <w:rFonts w:cs="Times New Roman"/>
          <w:vertAlign w:val="superscript"/>
        </w:rPr>
        <w:t>1</w:t>
      </w:r>
      <w:r w:rsidR="002C0E46" w:rsidRPr="007A23C0">
        <w:rPr>
          <w:rFonts w:cs="Times New Roman"/>
          <w:vertAlign w:val="superscript"/>
        </w:rPr>
        <w:t>,2</w:t>
      </w:r>
      <w:r w:rsidR="00EA5700" w:rsidRPr="007A23C0">
        <w:rPr>
          <w:rFonts w:cs="Times New Roman"/>
        </w:rPr>
        <w:t>, S. Strömmer</w:t>
      </w:r>
      <w:r w:rsidR="00EA5700" w:rsidRPr="007A23C0">
        <w:rPr>
          <w:rFonts w:cs="Times New Roman"/>
          <w:vertAlign w:val="superscript"/>
        </w:rPr>
        <w:t>1</w:t>
      </w:r>
      <w:r w:rsidR="002C0E46" w:rsidRPr="007A23C0">
        <w:rPr>
          <w:rFonts w:cs="Times New Roman"/>
          <w:vertAlign w:val="superscript"/>
        </w:rPr>
        <w:t>,2</w:t>
      </w:r>
      <w:r w:rsidR="00EA5700" w:rsidRPr="007A23C0">
        <w:rPr>
          <w:rFonts w:cs="Times New Roman"/>
        </w:rPr>
        <w:t>, C</w:t>
      </w:r>
      <w:r w:rsidR="00810205">
        <w:rPr>
          <w:rFonts w:cs="Times New Roman"/>
        </w:rPr>
        <w:t>.</w:t>
      </w:r>
      <w:r w:rsidR="00EA5700" w:rsidRPr="007A23C0">
        <w:rPr>
          <w:rFonts w:cs="Times New Roman"/>
        </w:rPr>
        <w:t xml:space="preserve"> Vogel</w:t>
      </w:r>
      <w:r w:rsidR="00EA5700" w:rsidRPr="007A23C0">
        <w:rPr>
          <w:rFonts w:cs="Times New Roman"/>
          <w:vertAlign w:val="superscript"/>
        </w:rPr>
        <w:t>1</w:t>
      </w:r>
      <w:r w:rsidR="002C0E46" w:rsidRPr="007A23C0">
        <w:rPr>
          <w:rFonts w:cs="Times New Roman"/>
          <w:vertAlign w:val="superscript"/>
        </w:rPr>
        <w:t>,2</w:t>
      </w:r>
      <w:r w:rsidR="00EA5700" w:rsidRPr="007A23C0">
        <w:rPr>
          <w:rFonts w:cs="Times New Roman"/>
        </w:rPr>
        <w:t>, N.</w:t>
      </w:r>
      <w:r w:rsidR="00810205">
        <w:rPr>
          <w:rFonts w:cs="Times New Roman"/>
        </w:rPr>
        <w:t xml:space="preserve"> C.</w:t>
      </w:r>
      <w:r w:rsidR="00EA5700" w:rsidRPr="007A23C0">
        <w:rPr>
          <w:rFonts w:cs="Times New Roman"/>
        </w:rPr>
        <w:t xml:space="preserve"> Harvey</w:t>
      </w:r>
      <w:r w:rsidR="00EA5700" w:rsidRPr="007A23C0">
        <w:rPr>
          <w:rFonts w:cs="Times New Roman"/>
          <w:vertAlign w:val="superscript"/>
        </w:rPr>
        <w:t>1,2</w:t>
      </w:r>
      <w:r w:rsidR="00EA5700" w:rsidRPr="007A23C0">
        <w:rPr>
          <w:rFonts w:cs="Times New Roman"/>
        </w:rPr>
        <w:t>, C. Cooper</w:t>
      </w:r>
      <w:r w:rsidR="00EA5700" w:rsidRPr="007A23C0">
        <w:rPr>
          <w:rFonts w:cs="Times New Roman"/>
          <w:vertAlign w:val="superscript"/>
        </w:rPr>
        <w:t>1,2</w:t>
      </w:r>
      <w:r w:rsidR="00EA5700" w:rsidRPr="007A23C0">
        <w:rPr>
          <w:rFonts w:cs="Times New Roman"/>
        </w:rPr>
        <w:t>, H. Inskip</w:t>
      </w:r>
      <w:r w:rsidR="00EA5700" w:rsidRPr="007A23C0">
        <w:rPr>
          <w:rFonts w:cs="Times New Roman"/>
          <w:vertAlign w:val="superscript"/>
        </w:rPr>
        <w:t>1,2</w:t>
      </w:r>
      <w:r w:rsidR="00EA5700" w:rsidRPr="007A23C0">
        <w:rPr>
          <w:rFonts w:cs="Times New Roman"/>
        </w:rPr>
        <w:t>, K. Woods-Townsend</w:t>
      </w:r>
      <w:r w:rsidR="00EA5700" w:rsidRPr="007A23C0">
        <w:rPr>
          <w:rFonts w:cs="Times New Roman"/>
          <w:vertAlign w:val="superscript"/>
        </w:rPr>
        <w:t>2,3</w:t>
      </w:r>
      <w:r w:rsidR="00EA5700" w:rsidRPr="007A23C0">
        <w:rPr>
          <w:rFonts w:cs="Times New Roman"/>
        </w:rPr>
        <w:t>, J. Baird</w:t>
      </w:r>
      <w:r w:rsidR="00EA5700" w:rsidRPr="007A23C0">
        <w:rPr>
          <w:rFonts w:cs="Times New Roman"/>
          <w:vertAlign w:val="superscript"/>
        </w:rPr>
        <w:t>1,2</w:t>
      </w:r>
      <w:r w:rsidR="00EA5700" w:rsidRPr="007A23C0">
        <w:rPr>
          <w:rFonts w:cs="Times New Roman"/>
        </w:rPr>
        <w:t>, M. Barker</w:t>
      </w:r>
      <w:r w:rsidR="00EA5700" w:rsidRPr="007A23C0">
        <w:rPr>
          <w:rFonts w:cs="Times New Roman"/>
          <w:vertAlign w:val="superscript"/>
        </w:rPr>
        <w:t>1,2</w:t>
      </w:r>
      <w:r w:rsidR="00EA5700" w:rsidRPr="007A23C0">
        <w:rPr>
          <w:rFonts w:cs="Times New Roman"/>
        </w:rPr>
        <w:t>, W. Lawrence</w:t>
      </w:r>
      <w:r w:rsidR="00EA5700" w:rsidRPr="007A23C0">
        <w:rPr>
          <w:rFonts w:cs="Times New Roman"/>
          <w:vertAlign w:val="superscript"/>
        </w:rPr>
        <w:t>1,2</w:t>
      </w:r>
    </w:p>
    <w:p w14:paraId="6A3BE811" w14:textId="3503FF37" w:rsidR="00EA5700" w:rsidRPr="007A23C0" w:rsidRDefault="00EA5700" w:rsidP="00EA5700">
      <w:pPr>
        <w:rPr>
          <w:rFonts w:cs="Times New Roman"/>
          <w:i/>
        </w:rPr>
      </w:pPr>
      <w:r w:rsidRPr="007A23C0">
        <w:rPr>
          <w:rFonts w:cs="Times New Roman"/>
          <w:b/>
        </w:rPr>
        <w:t xml:space="preserve">Affiliations: </w:t>
      </w:r>
      <w:r w:rsidRPr="007A23C0">
        <w:rPr>
          <w:rFonts w:cs="Times New Roman"/>
          <w:i/>
          <w:vertAlign w:val="superscript"/>
        </w:rPr>
        <w:t>1</w:t>
      </w:r>
      <w:r w:rsidRPr="007A23C0">
        <w:rPr>
          <w:rFonts w:cs="Times New Roman"/>
          <w:i/>
        </w:rPr>
        <w:t>MRC Lifecourse Epidemiology Unit, University of Southampton, Southampton General Hospital, Southampton</w:t>
      </w:r>
      <w:r w:rsidR="00810205">
        <w:rPr>
          <w:rFonts w:cs="Times New Roman"/>
          <w:i/>
        </w:rPr>
        <w:t>, UK</w:t>
      </w:r>
    </w:p>
    <w:p w14:paraId="1742C7DE" w14:textId="77777777" w:rsidR="00EA5700" w:rsidRPr="007A23C0" w:rsidRDefault="00EA5700" w:rsidP="00EA5700">
      <w:pPr>
        <w:tabs>
          <w:tab w:val="left" w:pos="0"/>
        </w:tabs>
        <w:rPr>
          <w:rFonts w:cs="Times New Roman"/>
          <w:i/>
        </w:rPr>
      </w:pPr>
      <w:r w:rsidRPr="007A23C0">
        <w:rPr>
          <w:rFonts w:cs="Times New Roman"/>
          <w:i/>
          <w:vertAlign w:val="superscript"/>
        </w:rPr>
        <w:t>2</w:t>
      </w:r>
      <w:r w:rsidRPr="007A23C0">
        <w:rPr>
          <w:rFonts w:cs="Times New Roman"/>
          <w:i/>
        </w:rPr>
        <w:t>NIHR Southampton Biomedical Research Centre, University of Southampton and University Hospital Southampton NHS Foundation Trust, Southampton, UK</w:t>
      </w:r>
    </w:p>
    <w:p w14:paraId="77FA5481" w14:textId="52DF3414" w:rsidR="00EA5700" w:rsidRPr="007A23C0" w:rsidRDefault="00EA5700" w:rsidP="00EA5700">
      <w:pPr>
        <w:rPr>
          <w:rFonts w:cs="Times New Roman"/>
          <w:b/>
          <w:i/>
        </w:rPr>
      </w:pPr>
      <w:r w:rsidRPr="007A23C0">
        <w:rPr>
          <w:rFonts w:cs="Times New Roman"/>
          <w:color w:val="000000"/>
          <w:shd w:val="clear" w:color="auto" w:fill="FFFFFF"/>
          <w:vertAlign w:val="superscript"/>
        </w:rPr>
        <w:t>3</w:t>
      </w:r>
      <w:r w:rsidRPr="007A23C0">
        <w:rPr>
          <w:rFonts w:cs="Times New Roman"/>
          <w:i/>
          <w:color w:val="000000"/>
          <w:shd w:val="clear" w:color="auto" w:fill="FFFFFF"/>
        </w:rPr>
        <w:t>Southampton Education School, Faculty of Social and Human Sciences, University of Southampton, Southampton</w:t>
      </w:r>
      <w:r w:rsidR="00810205">
        <w:rPr>
          <w:rFonts w:cs="Times New Roman"/>
          <w:i/>
          <w:color w:val="000000"/>
          <w:shd w:val="clear" w:color="auto" w:fill="FFFFFF"/>
        </w:rPr>
        <w:t>,</w:t>
      </w:r>
      <w:r w:rsidRPr="007A23C0">
        <w:rPr>
          <w:rFonts w:cs="Times New Roman"/>
          <w:i/>
          <w:color w:val="000000"/>
          <w:shd w:val="clear" w:color="auto" w:fill="FFFFFF"/>
        </w:rPr>
        <w:t xml:space="preserve"> UK</w:t>
      </w:r>
    </w:p>
    <w:p w14:paraId="4A13D7F0" w14:textId="2B4819E3" w:rsidR="00927985" w:rsidRDefault="00927985" w:rsidP="00927985">
      <w:pPr>
        <w:spacing w:after="0"/>
      </w:pPr>
      <w:r>
        <w:t xml:space="preserve">Corresponding author: </w:t>
      </w:r>
    </w:p>
    <w:p w14:paraId="3F18AE15" w14:textId="764FFC5C" w:rsidR="00927985" w:rsidRDefault="00927985" w:rsidP="00927985">
      <w:pPr>
        <w:spacing w:after="0"/>
      </w:pPr>
      <w:r>
        <w:t>Taylor Morris</w:t>
      </w:r>
    </w:p>
    <w:p w14:paraId="75913E05" w14:textId="219733FB" w:rsidR="00927985" w:rsidRDefault="00927985" w:rsidP="00927985">
      <w:pPr>
        <w:spacing w:after="0"/>
      </w:pPr>
      <w:r>
        <w:t>MRC Lifecourse Epidemiology Unit, University of Southampton, Southampton General Hospital, Southampton SO16 6YD</w:t>
      </w:r>
    </w:p>
    <w:p w14:paraId="76547847" w14:textId="6FF45C1B" w:rsidR="00927985" w:rsidRDefault="004024D8" w:rsidP="00EA5700">
      <w:pPr>
        <w:rPr>
          <w:rStyle w:val="Hyperlink"/>
        </w:rPr>
      </w:pPr>
      <w:hyperlink r:id="rId8" w:history="1">
        <w:r w:rsidR="005D23F6">
          <w:rPr>
            <w:rStyle w:val="Hyperlink"/>
          </w:rPr>
          <w:t>taylorrose89@gmail.com</w:t>
        </w:r>
      </w:hyperlink>
    </w:p>
    <w:p w14:paraId="5B384A0E" w14:textId="7AC86CB5" w:rsidR="002E6112" w:rsidRDefault="002E6112" w:rsidP="00EA5700">
      <w:r>
        <w:t>Authors’ email addresses:</w:t>
      </w:r>
    </w:p>
    <w:p w14:paraId="1F362223" w14:textId="613A9DB3" w:rsidR="002E6112" w:rsidRDefault="002E6112" w:rsidP="002E6112">
      <w:pPr>
        <w:spacing w:after="0" w:line="240" w:lineRule="auto"/>
      </w:pPr>
      <w:r>
        <w:t>Sofia Str</w:t>
      </w:r>
      <w:r w:rsidRPr="007A23C0">
        <w:rPr>
          <w:rFonts w:cs="Times New Roman"/>
        </w:rPr>
        <w:t>ö</w:t>
      </w:r>
      <w:r>
        <w:t xml:space="preserve">mmer: </w:t>
      </w:r>
      <w:hyperlink r:id="rId9" w:history="1">
        <w:r w:rsidRPr="00567BED">
          <w:rPr>
            <w:rStyle w:val="Hyperlink"/>
          </w:rPr>
          <w:t>ss3@mrc.soton.ac.uk</w:t>
        </w:r>
      </w:hyperlink>
    </w:p>
    <w:p w14:paraId="28B9073C" w14:textId="3D1B0FCF" w:rsidR="002E6112" w:rsidRDefault="002E6112" w:rsidP="002E6112">
      <w:pPr>
        <w:spacing w:after="0" w:line="240" w:lineRule="auto"/>
      </w:pPr>
      <w:r>
        <w:t xml:space="preserve">Christina Vogel: </w:t>
      </w:r>
      <w:hyperlink r:id="rId10" w:history="1">
        <w:r w:rsidRPr="00567BED">
          <w:rPr>
            <w:rStyle w:val="Hyperlink"/>
          </w:rPr>
          <w:t>cv@mrc.soton.ac.uk</w:t>
        </w:r>
      </w:hyperlink>
    </w:p>
    <w:p w14:paraId="50519705" w14:textId="1AFAE7F0" w:rsidR="002E6112" w:rsidRDefault="002E6112" w:rsidP="002E6112">
      <w:pPr>
        <w:spacing w:after="0" w:line="240" w:lineRule="auto"/>
      </w:pPr>
      <w:r>
        <w:t xml:space="preserve">Nick C Harvey: </w:t>
      </w:r>
      <w:hyperlink r:id="rId11" w:history="1">
        <w:r w:rsidRPr="00567BED">
          <w:rPr>
            <w:rStyle w:val="Hyperlink"/>
          </w:rPr>
          <w:t>nch@mrc.soton.ac.uk</w:t>
        </w:r>
      </w:hyperlink>
    </w:p>
    <w:p w14:paraId="1BD604EA" w14:textId="29185174" w:rsidR="002E6112" w:rsidRDefault="002E6112" w:rsidP="002E6112">
      <w:pPr>
        <w:spacing w:after="0" w:line="240" w:lineRule="auto"/>
      </w:pPr>
      <w:r>
        <w:t xml:space="preserve">Cyrus Cooper: </w:t>
      </w:r>
      <w:hyperlink r:id="rId12" w:history="1">
        <w:r w:rsidRPr="00567BED">
          <w:rPr>
            <w:rStyle w:val="Hyperlink"/>
          </w:rPr>
          <w:t>cc@mrc.soton.ac.uk</w:t>
        </w:r>
      </w:hyperlink>
    </w:p>
    <w:p w14:paraId="19F08222" w14:textId="56A4CEB1" w:rsidR="002E6112" w:rsidRDefault="002E6112" w:rsidP="002E6112">
      <w:pPr>
        <w:spacing w:after="0" w:line="240" w:lineRule="auto"/>
      </w:pPr>
      <w:r>
        <w:t xml:space="preserve">Hazel Inskip: </w:t>
      </w:r>
      <w:hyperlink r:id="rId13" w:history="1">
        <w:r w:rsidRPr="00567BED">
          <w:rPr>
            <w:rStyle w:val="Hyperlink"/>
          </w:rPr>
          <w:t>hmi@mrc.soton.ac.uk</w:t>
        </w:r>
      </w:hyperlink>
    </w:p>
    <w:p w14:paraId="312D7767" w14:textId="6DD3D0DA" w:rsidR="002E6112" w:rsidRDefault="002E6112" w:rsidP="002E6112">
      <w:pPr>
        <w:spacing w:after="0" w:line="240" w:lineRule="auto"/>
      </w:pPr>
      <w:r>
        <w:t xml:space="preserve">Kathryn Woods-Townsend: </w:t>
      </w:r>
      <w:hyperlink r:id="rId14" w:history="1">
        <w:r w:rsidRPr="00567BED">
          <w:rPr>
            <w:rStyle w:val="Hyperlink"/>
          </w:rPr>
          <w:t>k.woods-townsend@soton.ac.uk</w:t>
        </w:r>
      </w:hyperlink>
    </w:p>
    <w:p w14:paraId="21120583" w14:textId="01A93C43" w:rsidR="002E6112" w:rsidRDefault="002E6112" w:rsidP="002E6112">
      <w:pPr>
        <w:spacing w:after="0" w:line="240" w:lineRule="auto"/>
      </w:pPr>
      <w:r>
        <w:t xml:space="preserve">Janis Baird: </w:t>
      </w:r>
      <w:hyperlink r:id="rId15" w:history="1">
        <w:r w:rsidRPr="00567BED">
          <w:rPr>
            <w:rStyle w:val="Hyperlink"/>
          </w:rPr>
          <w:t>jb@mrc.soton.ac.uk</w:t>
        </w:r>
      </w:hyperlink>
    </w:p>
    <w:p w14:paraId="136C874A" w14:textId="4CE0D09C" w:rsidR="002E6112" w:rsidRDefault="002E6112" w:rsidP="002E6112">
      <w:pPr>
        <w:spacing w:after="0" w:line="240" w:lineRule="auto"/>
      </w:pPr>
      <w:r>
        <w:t xml:space="preserve">Mary Barker: </w:t>
      </w:r>
      <w:hyperlink r:id="rId16" w:history="1">
        <w:r w:rsidRPr="00567BED">
          <w:rPr>
            <w:rStyle w:val="Hyperlink"/>
          </w:rPr>
          <w:t>meb@mrc.soton.ac.uk</w:t>
        </w:r>
      </w:hyperlink>
    </w:p>
    <w:p w14:paraId="59DBE86A" w14:textId="04155193" w:rsidR="002E6112" w:rsidRDefault="002E6112" w:rsidP="002E6112">
      <w:pPr>
        <w:spacing w:after="0" w:line="240" w:lineRule="auto"/>
      </w:pPr>
      <w:r>
        <w:t xml:space="preserve">Wendy Lawrence: </w:t>
      </w:r>
      <w:hyperlink r:id="rId17" w:history="1">
        <w:r w:rsidRPr="00567BED">
          <w:rPr>
            <w:rStyle w:val="Hyperlink"/>
          </w:rPr>
          <w:t>wtl@mrc.soton.ac.uk</w:t>
        </w:r>
      </w:hyperlink>
      <w:r>
        <w:t xml:space="preserve"> </w:t>
      </w:r>
    </w:p>
    <w:p w14:paraId="65AA3C6E" w14:textId="77777777" w:rsidR="00E7569D" w:rsidRDefault="00E7569D" w:rsidP="00F914E2">
      <w:pPr>
        <w:spacing w:after="0" w:line="480" w:lineRule="auto"/>
      </w:pPr>
    </w:p>
    <w:p w14:paraId="4EDD30B6" w14:textId="77777777" w:rsidR="00E7569D" w:rsidRDefault="00E7569D" w:rsidP="00F914E2">
      <w:pPr>
        <w:spacing w:after="0" w:line="480" w:lineRule="auto"/>
      </w:pPr>
    </w:p>
    <w:p w14:paraId="16A28D69" w14:textId="77777777" w:rsidR="00E7569D" w:rsidRDefault="00E7569D" w:rsidP="00F914E2">
      <w:pPr>
        <w:spacing w:after="0" w:line="480" w:lineRule="auto"/>
      </w:pPr>
    </w:p>
    <w:p w14:paraId="7517C012" w14:textId="77777777" w:rsidR="00E7569D" w:rsidRDefault="00E7569D" w:rsidP="00F914E2">
      <w:pPr>
        <w:spacing w:after="0" w:line="480" w:lineRule="auto"/>
      </w:pPr>
    </w:p>
    <w:p w14:paraId="2B3064F5" w14:textId="77777777" w:rsidR="00E7569D" w:rsidRDefault="00E7569D" w:rsidP="00F914E2">
      <w:pPr>
        <w:spacing w:after="0" w:line="480" w:lineRule="auto"/>
      </w:pPr>
    </w:p>
    <w:p w14:paraId="7A9DCC90" w14:textId="77777777" w:rsidR="00E7569D" w:rsidRDefault="00E7569D" w:rsidP="00F914E2">
      <w:pPr>
        <w:spacing w:after="0" w:line="480" w:lineRule="auto"/>
      </w:pPr>
    </w:p>
    <w:p w14:paraId="12BDAE0C" w14:textId="77777777" w:rsidR="00E7569D" w:rsidRDefault="00E7569D" w:rsidP="00F914E2">
      <w:pPr>
        <w:spacing w:after="0" w:line="480" w:lineRule="auto"/>
      </w:pPr>
    </w:p>
    <w:p w14:paraId="11CAAE0C" w14:textId="77777777" w:rsidR="00E7569D" w:rsidRDefault="00E7569D" w:rsidP="00F914E2">
      <w:pPr>
        <w:spacing w:after="0" w:line="480" w:lineRule="auto"/>
      </w:pPr>
    </w:p>
    <w:p w14:paraId="2783B1DE" w14:textId="77777777" w:rsidR="00E7569D" w:rsidRDefault="00E7569D" w:rsidP="00F914E2">
      <w:pPr>
        <w:spacing w:after="0" w:line="480" w:lineRule="auto"/>
      </w:pPr>
    </w:p>
    <w:p w14:paraId="024B4B46" w14:textId="77777777" w:rsidR="00E7569D" w:rsidRDefault="00E7569D" w:rsidP="00F914E2">
      <w:pPr>
        <w:spacing w:after="0" w:line="480" w:lineRule="auto"/>
      </w:pPr>
    </w:p>
    <w:p w14:paraId="1D9363B2" w14:textId="77777777" w:rsidR="00E7569D" w:rsidRDefault="00E7569D" w:rsidP="00F914E2">
      <w:pPr>
        <w:spacing w:after="0" w:line="480" w:lineRule="auto"/>
      </w:pPr>
    </w:p>
    <w:p w14:paraId="7191D7C8" w14:textId="55970E90" w:rsidR="00EA5700" w:rsidRDefault="00EA5700" w:rsidP="00F914E2">
      <w:pPr>
        <w:spacing w:after="0" w:line="480" w:lineRule="auto"/>
        <w:rPr>
          <w:b/>
        </w:rPr>
      </w:pPr>
      <w:r w:rsidRPr="007A23C0">
        <w:rPr>
          <w:b/>
        </w:rPr>
        <w:lastRenderedPageBreak/>
        <w:t>Abstract</w:t>
      </w:r>
      <w:r w:rsidR="006435DE" w:rsidRPr="007A23C0">
        <w:rPr>
          <w:b/>
        </w:rPr>
        <w:t xml:space="preserve"> </w:t>
      </w:r>
    </w:p>
    <w:p w14:paraId="40EAAD34" w14:textId="67212839" w:rsidR="00942058" w:rsidRPr="00942058" w:rsidRDefault="00942058" w:rsidP="00942058">
      <w:pPr>
        <w:spacing w:line="480" w:lineRule="auto"/>
        <w:rPr>
          <w:rFonts w:cstheme="minorHAnsi"/>
        </w:rPr>
      </w:pPr>
      <w:r w:rsidRPr="00942058">
        <w:rPr>
          <w:rFonts w:cstheme="minorHAnsi"/>
        </w:rPr>
        <w:t xml:space="preserve">Background: Women who </w:t>
      </w:r>
      <w:r w:rsidR="009F1AD4">
        <w:rPr>
          <w:rFonts w:cstheme="minorHAnsi"/>
        </w:rPr>
        <w:t>gain too much weight in pregnancy are</w:t>
      </w:r>
      <w:r w:rsidRPr="00942058">
        <w:rPr>
          <w:rFonts w:cstheme="minorHAnsi"/>
        </w:rPr>
        <w:t xml:space="preserve"> at increased risk of disease and of having children with increased risk. Interventions</w:t>
      </w:r>
      <w:r w:rsidR="006E3ED9">
        <w:rPr>
          <w:rFonts w:cstheme="minorHAnsi"/>
        </w:rPr>
        <w:t xml:space="preserve"> to improve health behaviours</w:t>
      </w:r>
      <w:r w:rsidRPr="00942058">
        <w:rPr>
          <w:rFonts w:cstheme="minorHAnsi"/>
        </w:rPr>
        <w:t xml:space="preserve"> are usually designed for a general population of pregnant women, and trial outcomes show an average impact that does not represent the differences between individuals. To inform the development of future interventions, this study explored the factors that influenced women’s diet and physical activity during pregnancy and aimed to identify the needs of these women with regards to lifestyle support.</w:t>
      </w:r>
    </w:p>
    <w:p w14:paraId="06037544" w14:textId="328AC94F" w:rsidR="00942058" w:rsidRPr="00942058" w:rsidRDefault="00942058" w:rsidP="00942058">
      <w:pPr>
        <w:spacing w:line="480" w:lineRule="auto"/>
        <w:rPr>
          <w:rFonts w:cstheme="minorHAnsi"/>
        </w:rPr>
      </w:pPr>
      <w:r w:rsidRPr="00942058">
        <w:rPr>
          <w:rFonts w:cstheme="minorHAnsi"/>
        </w:rPr>
        <w:t xml:space="preserve">Methods: Women who completed a trial of vitamin D supplementation and nurse support in pregnancy were invited to take part in an interview. Seventeen women were interviewed about their lifestyles during pregnancy, the support they had, and the support they wanted. Interview transcripts were coded thematically and analysed to </w:t>
      </w:r>
      <w:r w:rsidR="006E3ED9">
        <w:rPr>
          <w:rFonts w:cstheme="minorHAnsi"/>
        </w:rPr>
        <w:t>understand the factors that influenced the diets and physical activity</w:t>
      </w:r>
      <w:r w:rsidRPr="00942058">
        <w:rPr>
          <w:rFonts w:cstheme="minorHAnsi"/>
        </w:rPr>
        <w:t xml:space="preserve"> levels of these women and their engagement with resources that could provide support.</w:t>
      </w:r>
    </w:p>
    <w:p w14:paraId="4DB66F38" w14:textId="13C085DB" w:rsidR="00942058" w:rsidRPr="00942058" w:rsidRDefault="00942058" w:rsidP="00942058">
      <w:pPr>
        <w:spacing w:line="480" w:lineRule="auto"/>
        <w:rPr>
          <w:rFonts w:cstheme="minorHAnsi"/>
        </w:rPr>
      </w:pPr>
      <w:r w:rsidRPr="00942058">
        <w:rPr>
          <w:rFonts w:cstheme="minorHAnsi"/>
        </w:rPr>
        <w:t>Results: Women identified barriers to eating well or being physically active, and pregnancy-specific issues like nausea and pain were common. Women’s interest in maintaining a healthy lifestyle and their engagement with lifestyle support was related to the extent to which they self-identified as healthy people. Health-disengaged women were disinterested in talking about their lifestyles while health-focused women did not feel that they needed extra support. Women between these ends of the ‘health identity’ spectrum were interested in improving their health, and were able to identify barriers as well as sources of support.</w:t>
      </w:r>
    </w:p>
    <w:p w14:paraId="6AD5960D" w14:textId="16FFEA21" w:rsidR="00942058" w:rsidRDefault="00942058" w:rsidP="00942058">
      <w:pPr>
        <w:spacing w:line="480" w:lineRule="auto"/>
        <w:rPr>
          <w:rFonts w:cstheme="minorHAnsi"/>
        </w:rPr>
      </w:pPr>
      <w:r w:rsidRPr="00942058">
        <w:rPr>
          <w:rFonts w:cstheme="minorHAnsi"/>
        </w:rPr>
        <w:t>Conclusions: Lifestyle interventions in pregnancy should be adapt</w:t>
      </w:r>
      <w:r w:rsidR="0096202E">
        <w:rPr>
          <w:rFonts w:cstheme="minorHAnsi"/>
        </w:rPr>
        <w:t>ed</w:t>
      </w:r>
      <w:r w:rsidRPr="00942058">
        <w:rPr>
          <w:rFonts w:cstheme="minorHAnsi"/>
        </w:rPr>
        <w:t xml:space="preserve"> to meet the needs of individuals with different health identities, and encouraging a change in health identity may be one way of supporting sustained change in health behaviours.  </w:t>
      </w:r>
    </w:p>
    <w:p w14:paraId="2F2E6C5E" w14:textId="1A7E2553" w:rsidR="00F4184B" w:rsidRDefault="00F4184B" w:rsidP="00942058">
      <w:pPr>
        <w:spacing w:line="480" w:lineRule="auto"/>
        <w:rPr>
          <w:rFonts w:cstheme="minorHAnsi"/>
        </w:rPr>
      </w:pPr>
    </w:p>
    <w:p w14:paraId="7A05A317" w14:textId="454EA6EF" w:rsidR="002E6112" w:rsidRPr="00942058" w:rsidRDefault="002E6112" w:rsidP="00942058">
      <w:pPr>
        <w:spacing w:line="480" w:lineRule="auto"/>
        <w:rPr>
          <w:rFonts w:cstheme="minorHAnsi"/>
        </w:rPr>
      </w:pPr>
      <w:r w:rsidRPr="002E6112">
        <w:rPr>
          <w:b/>
        </w:rPr>
        <w:lastRenderedPageBreak/>
        <w:t>Keywords</w:t>
      </w:r>
      <w:r w:rsidRPr="00EF4EF2">
        <w:t>: pregnancy, diet, physical activity, health behaviour, behaviour change, identity, intervention</w:t>
      </w:r>
      <w:r>
        <w:t>, thematic analysis</w:t>
      </w:r>
    </w:p>
    <w:p w14:paraId="0E0A53BB" w14:textId="5D995885" w:rsidR="00EA5700" w:rsidRPr="00DE6BCE" w:rsidRDefault="00396008" w:rsidP="00EA5700">
      <w:r>
        <w:rPr>
          <w:b/>
        </w:rPr>
        <w:t>Background</w:t>
      </w:r>
    </w:p>
    <w:p w14:paraId="3D3AE3B5" w14:textId="1E8E8F25" w:rsidR="00EA5700" w:rsidRDefault="00EA5700" w:rsidP="00F914E2">
      <w:pPr>
        <w:spacing w:after="0" w:line="480" w:lineRule="auto"/>
      </w:pPr>
      <w:r>
        <w:t>A woman’s health behaviours during pregnancy hav</w:t>
      </w:r>
      <w:r w:rsidR="00BC7A8D">
        <w:t>e lifelong implications for</w:t>
      </w:r>
      <w:r>
        <w:t xml:space="preserve"> her own health and the health of her child. Studies have linked obesity and excessive gestational weight gain (GWG) with adverse pregnancy outcomes for the mother including gestational diabetes</w:t>
      </w:r>
      <w:r w:rsidR="00074FB9">
        <w:t xml:space="preserve"> </w:t>
      </w:r>
      <w:r w:rsidR="00082538">
        <w:fldChar w:fldCharType="begin">
          <w:fldData xml:space="preserve">PEVuZE5vdGU+PENpdGU+PEF1dGhvcj5Ub3Jsb25pPC9BdXRob3I+PFllYXI+MjAwOTwvWWVhcj48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</w:fldData>
        </w:fldChar>
      </w:r>
      <w:r w:rsidR="00782DD7">
        <w:instrText xml:space="preserve"> ADDIN EN.CITE </w:instrText>
      </w:r>
      <w:r w:rsidR="00782DD7">
        <w:fldChar w:fldCharType="begin">
          <w:fldData xml:space="preserve">PEVuZE5vdGU+PENpdGU+PEF1dGhvcj5Ub3Jsb25pPC9BdXRob3I+PFllYXI+MjAwOTwvWWVhcj48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</w:fldData>
        </w:fldChar>
      </w:r>
      <w:r w:rsidR="00782DD7">
        <w:instrText xml:space="preserve"> ADDIN EN.CITE.DATA </w:instrText>
      </w:r>
      <w:r w:rsidR="00782DD7">
        <w:fldChar w:fldCharType="end"/>
      </w:r>
      <w:r w:rsidR="00082538">
        <w:fldChar w:fldCharType="separate"/>
      </w:r>
      <w:r w:rsidR="00782DD7">
        <w:rPr>
          <w:noProof/>
        </w:rPr>
        <w:t>(1, 2)</w:t>
      </w:r>
      <w:r w:rsidR="00082538">
        <w:fldChar w:fldCharType="end"/>
      </w:r>
      <w:r w:rsidR="00074FB9">
        <w:t xml:space="preserve">, pre-eclampsia </w:t>
      </w:r>
      <w:r w:rsidR="00082538">
        <w:fldChar w:fldCharType="begin">
          <w:fldData xml:space="preserve">PEVuZE5vdGU+PENpdGU+PEF1dGhvcj5TYWxpaHU8L0F1dGhvcj48WWVhcj4yMDEyPC9ZZWFyPjxS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</w:fldData>
        </w:fldChar>
      </w:r>
      <w:r w:rsidR="00782DD7">
        <w:instrText xml:space="preserve"> ADDIN EN.CITE </w:instrText>
      </w:r>
      <w:r w:rsidR="00782DD7">
        <w:fldChar w:fldCharType="begin">
          <w:fldData xml:space="preserve">PEVuZE5vdGU+PENpdGU+PEF1dGhvcj5TYWxpaHU8L0F1dGhvcj48WWVhcj4yMDEyPC9ZZWFyPjxS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</w:fldData>
        </w:fldChar>
      </w:r>
      <w:r w:rsidR="00782DD7">
        <w:instrText xml:space="preserve"> ADDIN EN.CITE.DATA </w:instrText>
      </w:r>
      <w:r w:rsidR="00782DD7">
        <w:fldChar w:fldCharType="end"/>
      </w:r>
      <w:r w:rsidR="00082538">
        <w:fldChar w:fldCharType="separate"/>
      </w:r>
      <w:r w:rsidR="00782DD7">
        <w:rPr>
          <w:noProof/>
        </w:rPr>
        <w:t>(3, 4)</w:t>
      </w:r>
      <w:r w:rsidR="00082538">
        <w:fldChar w:fldCharType="end"/>
      </w:r>
      <w:r w:rsidR="00817B0D">
        <w:t xml:space="preserve"> and</w:t>
      </w:r>
      <w:r>
        <w:t xml:space="preserve"> an increased risk of </w:t>
      </w:r>
      <w:r w:rsidR="00BC7A8D">
        <w:t>developing</w:t>
      </w:r>
      <w:r w:rsidR="00015FAA">
        <w:t xml:space="preserve"> </w:t>
      </w:r>
      <w:r w:rsidR="00074FB9">
        <w:t xml:space="preserve">type 2 diabetes </w:t>
      </w:r>
      <w:r w:rsidR="00082538">
        <w:fldChar w:fldCharType="begin">
          <w:fldData xml:space="preserve">PEVuZE5vdGU+PENpdGU+PEF1dGhvcj5LaW08L0F1dGhvcj48WWVhcj4yMDAyPC9ZZWFyPjxSZWNO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</w:fldData>
        </w:fldChar>
      </w:r>
      <w:r w:rsidR="00782DD7">
        <w:instrText xml:space="preserve"> ADDIN EN.CITE </w:instrText>
      </w:r>
      <w:r w:rsidR="00782DD7">
        <w:fldChar w:fldCharType="begin">
          <w:fldData xml:space="preserve">PEVuZE5vdGU+PENpdGU+PEF1dGhvcj5LaW08L0F1dGhvcj48WWVhcj4yMDAyPC9ZZWFyPjxSZWNO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</w:fldData>
        </w:fldChar>
      </w:r>
      <w:r w:rsidR="00782DD7">
        <w:instrText xml:space="preserve"> ADDIN EN.CITE.DATA </w:instrText>
      </w:r>
      <w:r w:rsidR="00782DD7">
        <w:fldChar w:fldCharType="end"/>
      </w:r>
      <w:r w:rsidR="00082538">
        <w:fldChar w:fldCharType="separate"/>
      </w:r>
      <w:r w:rsidR="00782DD7">
        <w:rPr>
          <w:noProof/>
        </w:rPr>
        <w:t>(5, 6)</w:t>
      </w:r>
      <w:r w:rsidR="00082538">
        <w:fldChar w:fldCharType="end"/>
      </w:r>
      <w:r w:rsidR="00074FB9">
        <w:t>.</w:t>
      </w:r>
      <w:r w:rsidR="00B72D63">
        <w:t xml:space="preserve"> O</w:t>
      </w:r>
      <w:r>
        <w:t>ffspring of these women are also at increased risk of overweight and obesity in childhood and of type 2 diabetes in adulthood</w:t>
      </w:r>
      <w:r w:rsidR="00074FB9">
        <w:t xml:space="preserve"> </w:t>
      </w:r>
      <w:r w:rsidR="00082538">
        <w:fldChar w:fldCharType="begin">
          <w:fldData xml:space="preserve">PEVuZE5vdGU+PENpdGU+PEF1dGhvcj5DbGF1c2VuPC9BdXRob3I+PFllYXI+MjAwNzwvWWVhcj48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==
</w:fldData>
        </w:fldChar>
      </w:r>
      <w:r w:rsidR="00782DD7">
        <w:instrText xml:space="preserve"> ADDIN EN.CITE </w:instrText>
      </w:r>
      <w:r w:rsidR="00782DD7">
        <w:fldChar w:fldCharType="begin">
          <w:fldData xml:space="preserve">PEVuZE5vdGU+PENpdGU+PEF1dGhvcj5DbGF1c2VuPC9BdXRob3I+PFllYXI+MjAwNzwvWWVhcj48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==
</w:fldData>
        </w:fldChar>
      </w:r>
      <w:r w:rsidR="00782DD7">
        <w:instrText xml:space="preserve"> ADDIN EN.CITE.DATA </w:instrText>
      </w:r>
      <w:r w:rsidR="00782DD7">
        <w:fldChar w:fldCharType="end"/>
      </w:r>
      <w:r w:rsidR="00082538">
        <w:fldChar w:fldCharType="separate"/>
      </w:r>
      <w:r w:rsidR="00782DD7">
        <w:rPr>
          <w:noProof/>
        </w:rPr>
        <w:t>(7, 8)</w:t>
      </w:r>
      <w:r w:rsidR="00082538">
        <w:fldChar w:fldCharType="end"/>
      </w:r>
      <w:r w:rsidR="00074FB9">
        <w:t>.</w:t>
      </w:r>
      <w:r>
        <w:t xml:space="preserve"> </w:t>
      </w:r>
      <w:r w:rsidR="00647EFA">
        <w:t>While</w:t>
      </w:r>
      <w:r w:rsidR="00582677">
        <w:t xml:space="preserve"> there are no official guidelines for GWG in the UK, </w:t>
      </w:r>
      <w:r>
        <w:t xml:space="preserve">nearly half of women gain weight that exceeds </w:t>
      </w:r>
      <w:r w:rsidR="00582C92">
        <w:t xml:space="preserve">United States </w:t>
      </w:r>
      <w:r>
        <w:t>Institute of Medic</w:t>
      </w:r>
      <w:r w:rsidR="00074FB9">
        <w:t xml:space="preserve">ine guidelines during pregnancy </w:t>
      </w:r>
      <w:r w:rsidR="00082538">
        <w:fldChar w:fldCharType="begin"/>
      </w:r>
      <w:r w:rsidR="00EE6D19">
        <w:instrText xml:space="preserve"> ADDIN EN.CITE &lt;EndNote&gt;&lt;Cite&gt;&lt;Author&gt;Goldstein&lt;/Author&gt;&lt;Year&gt;2017&lt;/Year&gt;&lt;RecNum&gt;1793&lt;/RecNum&gt;&lt;DisplayText&gt;(9)&lt;/DisplayText&gt;&lt;record&gt;&lt;rec-number&gt;1793&lt;/rec-number&gt;&lt;foreign-keys&gt;&lt;key app="EN" db-id="wd9t9ds0r2wdf6es95gvf0diasp0w0tdw9es" timestamp="1504616846"&gt;1793&lt;/key&gt;&lt;/foreign-keys&gt;&lt;ref-type name="Journal Article"&gt;17&lt;/ref-type&gt;&lt;contributors&gt;&lt;authors&gt;&lt;author&gt;Goldstein, R. F.&lt;/author&gt;&lt;author&gt;Abell, S. K.&lt;/author&gt;&lt;author&gt;Ranasinha, S.&lt;/author&gt;&lt;author&gt;Misso, M. &lt;/author&gt;&lt;author&gt;Boyle, J. A.&lt;/author&gt;&lt;author&gt;Black, M. H.&lt;/author&gt;&lt;author&gt;Li, N.&lt;/author&gt;&lt;author&gt;Hu, G.&lt;/author&gt;&lt;author&gt;Corrado, F.&lt;/author&gt;&lt;author&gt;Rode, L.&lt;/author&gt;&lt;author&gt;Kim, Y.J.&lt;/author&gt;&lt;author&gt;Haugen, M.&lt;/author&gt;&lt;author&gt;Song, W.O.&lt;/author&gt;&lt;author&gt;Kim, M. H.&lt;/author&gt;&lt;author&gt;Bogaerts, A.&lt;/author&gt;&lt;author&gt;Devlieger, R.&lt;/author&gt;&lt;author&gt;Chung, J. H.&lt;/author&gt;&lt;author&gt;Teede, H. J.&lt;/author&gt;&lt;/authors&gt;&lt;/contributors&gt;&lt;titles&gt;&lt;title&gt;Association of gestational weight gain with maternal and infant outcomes: A systematic review and meta-analysis&lt;/title&gt;&lt;secondary-title&gt;Journal of the American Medical Association&lt;/secondary-title&gt;&lt;/titles&gt;&lt;periodical&gt;&lt;full-title&gt;Journal of the American Medical Association&lt;/full-title&gt;&lt;/periodical&gt;&lt;pages&gt;2207-2225&lt;/pages&gt;&lt;volume&gt;317&lt;/volume&gt;&lt;number&gt;21&lt;/number&gt;&lt;dates&gt;&lt;year&gt;2017&lt;/year&gt;&lt;/dates&gt;&lt;isbn&gt;0098-7484&lt;/isbn&gt;&lt;urls&gt;&lt;related-urls&gt;&lt;url&gt;http://dx.doi.org/10.1001/jama.2017.3635&lt;/url&gt;&lt;/related-urls&gt;&lt;/urls&gt;&lt;electronic-resource-num&gt;10.1001/jama.2017.3635&lt;/electronic-resource-num&gt;&lt;/record&gt;&lt;/Cite&gt;&lt;/EndNote&gt;</w:instrText>
      </w:r>
      <w:r w:rsidR="00082538">
        <w:fldChar w:fldCharType="separate"/>
      </w:r>
      <w:r w:rsidR="00EE6D19">
        <w:rPr>
          <w:noProof/>
        </w:rPr>
        <w:t>(9)</w:t>
      </w:r>
      <w:r w:rsidR="00082538">
        <w:fldChar w:fldCharType="end"/>
      </w:r>
      <w:r w:rsidR="00074FB9">
        <w:t>.</w:t>
      </w:r>
    </w:p>
    <w:p w14:paraId="173E6821" w14:textId="427D2D86" w:rsidR="00EA5700" w:rsidRDefault="00015FAA" w:rsidP="00F914E2">
      <w:pPr>
        <w:spacing w:after="0" w:line="480" w:lineRule="auto"/>
      </w:pPr>
      <w:r>
        <w:t xml:space="preserve">Having </w:t>
      </w:r>
      <w:r w:rsidR="00EA5700">
        <w:t xml:space="preserve">a healthy diet and being sufficiently active during pregnancy can help women gain weight within </w:t>
      </w:r>
      <w:r w:rsidR="00312CB1">
        <w:t xml:space="preserve">the </w:t>
      </w:r>
      <w:r w:rsidR="00EA5700">
        <w:t xml:space="preserve">guidelines, </w:t>
      </w:r>
      <w:r w:rsidR="00626257">
        <w:t xml:space="preserve">potentially </w:t>
      </w:r>
      <w:r w:rsidR="00EA5700">
        <w:t>reducing the risk of the adverse outcomes described above</w:t>
      </w:r>
      <w:r w:rsidR="00074FB9">
        <w:t xml:space="preserve"> </w:t>
      </w:r>
      <w:r w:rsidR="00082538">
        <w:fldChar w:fldCharType="begin"/>
      </w:r>
      <w:r w:rsidR="00EE6D19">
        <w:instrText xml:space="preserve"> ADDIN EN.CITE &lt;EndNote&gt;&lt;Cite&gt;&lt;Author&gt;Harris&lt;/Author&gt;&lt;Year&gt;2015&lt;/Year&gt;&lt;RecNum&gt;1204&lt;/RecNum&gt;&lt;DisplayText&gt;(10)&lt;/DisplayText&gt;&lt;record&gt;&lt;rec-number&gt;1204&lt;/rec-number&gt;&lt;foreign-keys&gt;&lt;key app="EN" db-id="wd9t9ds0r2wdf6es95gvf0diasp0w0tdw9es" timestamp="1473758261"&gt;1204&lt;/key&gt;&lt;/foreign-keys&gt;&lt;ref-type name="Journal Article"&gt;17&lt;/ref-type&gt;&lt;contributors&gt;&lt;authors&gt;&lt;author&gt;Harris, Shericka T&lt;/author&gt;&lt;author&gt;Liu, Jihong&lt;/author&gt;&lt;author&gt;Wilcox, Sara&lt;/author&gt;&lt;author&gt;Moran, Robert&lt;/author&gt;&lt;author&gt;Gallagher, Alexa&lt;/author&gt;&lt;/authors&gt;&lt;/contributors&gt;&lt;titles&gt;&lt;title&gt;Exercise during pregnancy and its association with gestational weight gain&lt;/title&gt;&lt;secondary-title&gt;Maternal and child health journal&lt;/secondary-title&gt;&lt;/titles&gt;&lt;periodical&gt;&lt;full-title&gt;Maternal and child health journal&lt;/full-title&gt;&lt;/periodical&gt;&lt;pages&gt;528-537&lt;/pages&gt;&lt;volume&gt;19&lt;/volume&gt;&lt;number&gt;3&lt;/number&gt;&lt;dates&gt;&lt;year&gt;2015&lt;/year&gt;&lt;/dates&gt;&lt;isbn&gt;1092-7875&lt;/isbn&gt;&lt;urls&gt;&lt;related-urls&gt;&lt;url&gt;http://download.springer.com/static/pdf/421/art%253A10.1007%252Fs10995-014-1534-8.pdf?originUrl=http%3A%2F%2Flink.springer.com%2Farticle%2F10.1007%2Fs10995-014-1534-8&amp;amp;token2=exp=1473759485~acl=%2Fstatic%2Fpdf%2F421%2Fart%25253A10.1007%25252Fs10995-014-1534-8.pdf%3ForiginUrl%3Dhttp%253A%252F%252Flink.springer.com%252Farticle%252F10.1007%252Fs10995-014-1534-8*~hmac=bc836bba5fd13a9f43618bfa2c1f5e0a68e7b6d01b74ca595158122cad6a5353&lt;/url&gt;&lt;/related-urls&gt;&lt;/urls&gt;&lt;/record&gt;&lt;/Cite&gt;&lt;/EndNote&gt;</w:instrText>
      </w:r>
      <w:r w:rsidR="00082538">
        <w:fldChar w:fldCharType="separate"/>
      </w:r>
      <w:r w:rsidR="00EE6D19">
        <w:rPr>
          <w:noProof/>
        </w:rPr>
        <w:t>(10)</w:t>
      </w:r>
      <w:r w:rsidR="00082538">
        <w:fldChar w:fldCharType="end"/>
      </w:r>
      <w:r w:rsidR="00074FB9">
        <w:t>.</w:t>
      </w:r>
      <w:r w:rsidR="00EA5700">
        <w:t xml:space="preserve"> Beyond any impact on GWG,</w:t>
      </w:r>
      <w:r w:rsidR="000443BE">
        <w:t xml:space="preserve"> diet and physical activity</w:t>
      </w:r>
      <w:r w:rsidR="00EA5700">
        <w:t xml:space="preserve"> during pregnancy have been shown to affect maternal and infant outcomes. </w:t>
      </w:r>
      <w:r w:rsidR="00074FB9">
        <w:t>An</w:t>
      </w:r>
      <w:r w:rsidR="00EA5700">
        <w:t xml:space="preserve"> unbalanced </w:t>
      </w:r>
      <w:r w:rsidR="00411818">
        <w:t xml:space="preserve">diet that does not meet a woman’s nutritional requirements </w:t>
      </w:r>
      <w:r w:rsidR="00EA5700">
        <w:t>in pregnancy has been associated with higher blood pressure in adult offspring</w:t>
      </w:r>
      <w:r w:rsidR="00EF3170">
        <w:t xml:space="preserve"> </w:t>
      </w:r>
      <w:r w:rsidR="00082538">
        <w:fldChar w:fldCharType="begin">
          <w:fldData xml:space="preserve">PEVuZE5vdGU+PENpdGU+PEF1dGhvcj5TaGllbGw8L0F1dGhvcj48WWVhcj4yMDAxPC9ZZWFyPjxS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</w:fldData>
        </w:fldChar>
      </w:r>
      <w:r w:rsidR="00EE6D19">
        <w:instrText xml:space="preserve"> ADDIN EN.CITE </w:instrText>
      </w:r>
      <w:r w:rsidR="00EE6D19">
        <w:fldChar w:fldCharType="begin">
          <w:fldData xml:space="preserve">PEVuZE5vdGU+PENpdGU+PEF1dGhvcj5TaGllbGw8L0F1dGhvcj48WWVhcj4yMDAxPC9ZZWFyPjxS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</w:fldData>
        </w:fldChar>
      </w:r>
      <w:r w:rsidR="00EE6D19">
        <w:instrText xml:space="preserve"> ADDIN EN.CITE.DATA </w:instrText>
      </w:r>
      <w:r w:rsidR="00EE6D19">
        <w:fldChar w:fldCharType="end"/>
      </w:r>
      <w:r w:rsidR="00082538">
        <w:fldChar w:fldCharType="separate"/>
      </w:r>
      <w:r w:rsidR="00EE6D19">
        <w:rPr>
          <w:noProof/>
        </w:rPr>
        <w:t>(11)</w:t>
      </w:r>
      <w:r w:rsidR="00082538">
        <w:fldChar w:fldCharType="end"/>
      </w:r>
      <w:r w:rsidR="00EA5700">
        <w:t xml:space="preserve"> and </w:t>
      </w:r>
      <w:r w:rsidR="00EE6D19">
        <w:t xml:space="preserve">is </w:t>
      </w:r>
      <w:r w:rsidR="00EA5700">
        <w:t>adversely associated with</w:t>
      </w:r>
      <w:r w:rsidR="00074FB9">
        <w:t xml:space="preserve"> markers of metabolic health </w:t>
      </w:r>
      <w:r w:rsidR="00082538">
        <w:fldChar w:fldCharType="begin">
          <w:fldData xml:space="preserve">PEVuZE5vdGU+PENpdGU+PEF1dGhvcj5BYWx0b25lbjwvQXV0aG9yPjxZZWFyPjIwMTE8L1llYXI+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</w:fldData>
        </w:fldChar>
      </w:r>
      <w:r w:rsidR="00EE6D19">
        <w:instrText xml:space="preserve"> ADDIN EN.CITE </w:instrText>
      </w:r>
      <w:r w:rsidR="00EE6D19">
        <w:fldChar w:fldCharType="begin">
          <w:fldData xml:space="preserve">PEVuZE5vdGU+PENpdGU+PEF1dGhvcj5BYWx0b25lbjwvQXV0aG9yPjxZZWFyPjIwMTE8L1llYXI+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</w:fldData>
        </w:fldChar>
      </w:r>
      <w:r w:rsidR="00EE6D19">
        <w:instrText xml:space="preserve"> ADDIN EN.CITE.DATA </w:instrText>
      </w:r>
      <w:r w:rsidR="00EE6D19">
        <w:fldChar w:fldCharType="end"/>
      </w:r>
      <w:r w:rsidR="00082538">
        <w:fldChar w:fldCharType="separate"/>
      </w:r>
      <w:r w:rsidR="00EE6D19">
        <w:rPr>
          <w:noProof/>
        </w:rPr>
        <w:t>(12)</w:t>
      </w:r>
      <w:r w:rsidR="00082538">
        <w:fldChar w:fldCharType="end"/>
      </w:r>
      <w:r w:rsidR="00074FB9">
        <w:t>.</w:t>
      </w:r>
      <w:r w:rsidR="00EA5700">
        <w:t xml:space="preserve"> Similarly, being active during pregnancy has been shown </w:t>
      </w:r>
      <w:r w:rsidR="00796F29">
        <w:t xml:space="preserve">to </w:t>
      </w:r>
      <w:r w:rsidR="00EA5700">
        <w:t>significantly reduce the odds of developing gestational di</w:t>
      </w:r>
      <w:r w:rsidR="00074FB9">
        <w:t xml:space="preserve">abetes </w:t>
      </w:r>
      <w:r w:rsidR="00082538">
        <w:fldChar w:fldCharType="begin">
          <w:fldData xml:space="preserve">PEVuZE5vdGU+PENpdGU+PEF1dGhvcj5Ub2JpYXM8L0F1dGhvcj48WWVhcj4yMDExPC9ZZWFyPjxS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</w:fldData>
        </w:fldChar>
      </w:r>
      <w:r w:rsidR="00EE6D19">
        <w:instrText xml:space="preserve"> ADDIN EN.CITE </w:instrText>
      </w:r>
      <w:r w:rsidR="00EE6D19">
        <w:fldChar w:fldCharType="begin">
          <w:fldData xml:space="preserve">PEVuZE5vdGU+PENpdGU+PEF1dGhvcj5Ub2JpYXM8L0F1dGhvcj48WWVhcj4yMDExPC9ZZWFyPjxS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</w:fldData>
        </w:fldChar>
      </w:r>
      <w:r w:rsidR="00EE6D19">
        <w:instrText xml:space="preserve"> ADDIN EN.CITE.DATA </w:instrText>
      </w:r>
      <w:r w:rsidR="00EE6D19">
        <w:fldChar w:fldCharType="end"/>
      </w:r>
      <w:r w:rsidR="00082538">
        <w:fldChar w:fldCharType="separate"/>
      </w:r>
      <w:r w:rsidR="00EE6D19">
        <w:rPr>
          <w:noProof/>
        </w:rPr>
        <w:t>(13, 14)</w:t>
      </w:r>
      <w:r w:rsidR="00082538">
        <w:fldChar w:fldCharType="end"/>
      </w:r>
      <w:r w:rsidR="00EA5700">
        <w:t>.</w:t>
      </w:r>
    </w:p>
    <w:p w14:paraId="502D7781" w14:textId="75F9C70B" w:rsidR="00EA5700" w:rsidRDefault="00EA5700" w:rsidP="00F914E2">
      <w:pPr>
        <w:spacing w:after="0" w:line="480" w:lineRule="auto"/>
      </w:pPr>
      <w:r>
        <w:t xml:space="preserve">Despite the importance of maintaining a healthy lifestyle during pregnancy, most women do not meet established guidelines for dietary intake or </w:t>
      </w:r>
      <w:r w:rsidR="00074FB9">
        <w:t xml:space="preserve">physical activity </w:t>
      </w:r>
      <w:r w:rsidR="00082538">
        <w:fldChar w:fldCharType="begin">
          <w:fldData xml:space="preserve">PEVuZE5vdGU+PENpdGU+PEF1dGhvcj5JLjwvQXV0aG9yPjxZZWFyPjIwMDg8L1llYXI+PFJlY051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</w:fldData>
        </w:fldChar>
      </w:r>
      <w:r w:rsidR="00EE6D19">
        <w:instrText xml:space="preserve"> ADDIN EN.CITE </w:instrText>
      </w:r>
      <w:r w:rsidR="00EE6D19">
        <w:fldChar w:fldCharType="begin">
          <w:fldData xml:space="preserve">PEVuZE5vdGU+PENpdGU+PEF1dGhvcj5JLjwvQXV0aG9yPjxZZWFyPjIwMDg8L1llYXI+PFJlY051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</w:fldData>
        </w:fldChar>
      </w:r>
      <w:r w:rsidR="00EE6D19">
        <w:instrText xml:space="preserve"> ADDIN EN.CITE.DATA </w:instrText>
      </w:r>
      <w:r w:rsidR="00EE6D19">
        <w:fldChar w:fldCharType="end"/>
      </w:r>
      <w:r w:rsidR="00082538">
        <w:fldChar w:fldCharType="separate"/>
      </w:r>
      <w:r w:rsidR="00EE6D19">
        <w:rPr>
          <w:noProof/>
        </w:rPr>
        <w:t>(15-17)</w:t>
      </w:r>
      <w:r w:rsidR="00082538">
        <w:fldChar w:fldCharType="end"/>
      </w:r>
      <w:r w:rsidR="00074FB9">
        <w:t>.</w:t>
      </w:r>
      <w:r>
        <w:t xml:space="preserve"> Many interventions have been developed in response to this problem, but trial results </w:t>
      </w:r>
      <w:r w:rsidR="00796F29">
        <w:t>often show</w:t>
      </w:r>
      <w:r>
        <w:t xml:space="preserve"> non-significant, small or short-term effects</w:t>
      </w:r>
      <w:r w:rsidR="00074FB9">
        <w:t xml:space="preserve"> </w:t>
      </w:r>
      <w:r w:rsidR="00082538">
        <w:fldChar w:fldCharType="begin">
          <w:fldData xml:space="preserve">PEVuZE5vdGU+PENpdGU+PEF1dGhvcj5TaGlyYXppYW48L0F1dGhvcj48WWVhcj4yMDE2PC9ZZWFy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</w:fldData>
        </w:fldChar>
      </w:r>
      <w:r w:rsidR="00EE6D19">
        <w:instrText xml:space="preserve"> ADDIN EN.CITE </w:instrText>
      </w:r>
      <w:r w:rsidR="00EE6D19">
        <w:fldChar w:fldCharType="begin">
          <w:fldData xml:space="preserve">PEVuZE5vdGU+PENpdGU+PEF1dGhvcj5TaGlyYXppYW48L0F1dGhvcj48WWVhcj4yMDE2PC9ZZWFy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</w:fldData>
        </w:fldChar>
      </w:r>
      <w:r w:rsidR="00EE6D19">
        <w:instrText xml:space="preserve"> ADDIN EN.CITE.DATA </w:instrText>
      </w:r>
      <w:r w:rsidR="00EE6D19">
        <w:fldChar w:fldCharType="end"/>
      </w:r>
      <w:r w:rsidR="00082538">
        <w:fldChar w:fldCharType="separate"/>
      </w:r>
      <w:r w:rsidR="00EE6D19">
        <w:rPr>
          <w:noProof/>
        </w:rPr>
        <w:t>(18-21)</w:t>
      </w:r>
      <w:r w:rsidR="00082538">
        <w:fldChar w:fldCharType="end"/>
      </w:r>
      <w:r w:rsidR="00074FB9">
        <w:t>.</w:t>
      </w:r>
      <w:r>
        <w:t xml:space="preserve"> Such studies </w:t>
      </w:r>
      <w:r w:rsidR="00796F29">
        <w:t>tend</w:t>
      </w:r>
      <w:r>
        <w:t xml:space="preserve"> to report considerable variation in participant engagement</w:t>
      </w:r>
      <w:r w:rsidR="00E80DFE">
        <w:t xml:space="preserve"> and this has</w:t>
      </w:r>
      <w:r>
        <w:t xml:space="preserve"> conseque</w:t>
      </w:r>
      <w:r w:rsidR="0014730A">
        <w:t xml:space="preserve">nces for participant outcomes. </w:t>
      </w:r>
      <w:r w:rsidR="00EB4479">
        <w:t>Those who</w:t>
      </w:r>
      <w:r w:rsidR="00F37FFA">
        <w:t xml:space="preserve"> </w:t>
      </w:r>
      <w:r>
        <w:t xml:space="preserve">engage with the intervention may experience benefits, such as lower GWG, compared </w:t>
      </w:r>
      <w:r w:rsidR="00015FAA">
        <w:t xml:space="preserve">with </w:t>
      </w:r>
      <w:r>
        <w:t>those who do not engage</w:t>
      </w:r>
      <w:r w:rsidR="00E06B85">
        <w:t xml:space="preserve"> </w:t>
      </w:r>
      <w:r w:rsidR="00082538">
        <w:fldChar w:fldCharType="begin">
          <w:fldData xml:space="preserve">PEVuZE5vdGU+PENpdGU+PEF1dGhvcj5TaGlyYXppYW48L0F1dGhvcj48WWVhcj4yMDE2PC9ZZWFy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</w:fldData>
        </w:fldChar>
      </w:r>
      <w:r w:rsidR="00EE6D19">
        <w:instrText xml:space="preserve"> ADDIN EN.CITE </w:instrText>
      </w:r>
      <w:r w:rsidR="00EE6D19">
        <w:fldChar w:fldCharType="begin">
          <w:fldData xml:space="preserve">PEVuZE5vdGU+PENpdGU+PEF1dGhvcj5TaGlyYXppYW48L0F1dGhvcj48WWVhcj4yMDE2PC9ZZWFy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</w:fldData>
        </w:fldChar>
      </w:r>
      <w:r w:rsidR="00EE6D19">
        <w:instrText xml:space="preserve"> ADDIN EN.CITE.DATA </w:instrText>
      </w:r>
      <w:r w:rsidR="00EE6D19">
        <w:fldChar w:fldCharType="end"/>
      </w:r>
      <w:r w:rsidR="00082538">
        <w:fldChar w:fldCharType="separate"/>
      </w:r>
      <w:r w:rsidR="00EE6D19">
        <w:rPr>
          <w:noProof/>
        </w:rPr>
        <w:t>(18)</w:t>
      </w:r>
      <w:r w:rsidR="00082538">
        <w:fldChar w:fldCharType="end"/>
      </w:r>
      <w:r w:rsidR="00FE3F02">
        <w:t>.</w:t>
      </w:r>
      <w:r>
        <w:t xml:space="preserve"> </w:t>
      </w:r>
      <w:r w:rsidR="00CF1A35">
        <w:t xml:space="preserve">These findings </w:t>
      </w:r>
      <w:r>
        <w:t xml:space="preserve">suggest that </w:t>
      </w:r>
      <w:r w:rsidR="00E80DFE">
        <w:t xml:space="preserve">the </w:t>
      </w:r>
      <w:r>
        <w:t>lack of engagement</w:t>
      </w:r>
      <w:r w:rsidR="00B72D63">
        <w:t xml:space="preserve"> of some participants</w:t>
      </w:r>
      <w:r>
        <w:t xml:space="preserve"> may help explain the small or non-significant </w:t>
      </w:r>
      <w:r w:rsidR="00B72D63">
        <w:t xml:space="preserve">average </w:t>
      </w:r>
      <w:r>
        <w:t xml:space="preserve">intervention effects </w:t>
      </w:r>
      <w:r w:rsidR="00E80DFE">
        <w:t xml:space="preserve">that </w:t>
      </w:r>
      <w:r w:rsidR="00CF1A35">
        <w:t>have been</w:t>
      </w:r>
      <w:r w:rsidR="00E80DFE">
        <w:t xml:space="preserve"> observed </w:t>
      </w:r>
      <w:r>
        <w:t xml:space="preserve">in so many trials. </w:t>
      </w:r>
      <w:r>
        <w:lastRenderedPageBreak/>
        <w:t>Appropriately tailoring interventions to meet individuals’ needs and preferences may improve engagement</w:t>
      </w:r>
      <w:r w:rsidR="00CF1A35">
        <w:t>. However</w:t>
      </w:r>
      <w:r>
        <w:t xml:space="preserve">, </w:t>
      </w:r>
      <w:r w:rsidR="003E3013">
        <w:t>understanding of</w:t>
      </w:r>
      <w:r>
        <w:t xml:space="preserve"> why some people engage more than others </w:t>
      </w:r>
      <w:r w:rsidR="00EB4479">
        <w:t>with lifestyle intervention</w:t>
      </w:r>
      <w:r w:rsidR="003E3013">
        <w:t xml:space="preserve">s </w:t>
      </w:r>
      <w:r w:rsidR="008C5834">
        <w:t xml:space="preserve">is </w:t>
      </w:r>
      <w:r w:rsidR="003E3013">
        <w:t>limited</w:t>
      </w:r>
      <w:r w:rsidR="00FE3F02">
        <w:t xml:space="preserve"> </w:t>
      </w:r>
      <w:r w:rsidR="007F077A">
        <w:fldChar w:fldCharType="begin">
          <w:fldData xml:space="preserve">PEVuZE5vdGU+PENpdGU+PEF1dGhvcj5ZYXJkbGV5PC9BdXRob3I+PFllYXI+MjAxNjwvWWVhcj48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</w:fldData>
        </w:fldChar>
      </w:r>
      <w:r w:rsidR="00EE6D19">
        <w:instrText xml:space="preserve"> ADDIN EN.CITE </w:instrText>
      </w:r>
      <w:r w:rsidR="00EE6D19">
        <w:fldChar w:fldCharType="begin">
          <w:fldData xml:space="preserve">PEVuZE5vdGU+PENpdGU+PEF1dGhvcj5ZYXJkbGV5PC9BdXRob3I+PFllYXI+MjAxNjwvWWVhcj48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</w:fldData>
        </w:fldChar>
      </w:r>
      <w:r w:rsidR="00EE6D19">
        <w:instrText xml:space="preserve"> ADDIN EN.CITE.DATA </w:instrText>
      </w:r>
      <w:r w:rsidR="00EE6D19">
        <w:fldChar w:fldCharType="end"/>
      </w:r>
      <w:r w:rsidR="007F077A">
        <w:fldChar w:fldCharType="separate"/>
      </w:r>
      <w:r w:rsidR="00EE6D19">
        <w:rPr>
          <w:noProof/>
        </w:rPr>
        <w:t>(22)</w:t>
      </w:r>
      <w:r w:rsidR="007F077A">
        <w:fldChar w:fldCharType="end"/>
      </w:r>
      <w:r w:rsidR="00FE3F02">
        <w:t>.</w:t>
      </w:r>
    </w:p>
    <w:p w14:paraId="7B4E6E92" w14:textId="5FE76E5E" w:rsidR="00EA5700" w:rsidRDefault="00EA5700" w:rsidP="00F914E2">
      <w:pPr>
        <w:spacing w:after="0" w:line="480" w:lineRule="auto"/>
      </w:pPr>
      <w:r>
        <w:t xml:space="preserve">Pregnancy is a unique phase when women </w:t>
      </w:r>
      <w:r w:rsidR="00CA60A6">
        <w:t>may</w:t>
      </w:r>
      <w:r w:rsidR="00FB51E3">
        <w:t xml:space="preserve"> </w:t>
      </w:r>
      <w:r>
        <w:t xml:space="preserve">feel more motivated to improve their diets and </w:t>
      </w:r>
      <w:r w:rsidR="008316C8">
        <w:t xml:space="preserve">physical activity </w:t>
      </w:r>
      <w:r>
        <w:t>levels and</w:t>
      </w:r>
      <w:r w:rsidR="00FB51E3">
        <w:t>/or</w:t>
      </w:r>
      <w:r>
        <w:t xml:space="preserve"> experience new barriers to changing behaviour</w:t>
      </w:r>
      <w:r w:rsidR="00D44396">
        <w:t xml:space="preserve">, but </w:t>
      </w:r>
      <w:r w:rsidR="006D34A0">
        <w:t>there is limited understanding of</w:t>
      </w:r>
      <w:r w:rsidR="00D545EF">
        <w:t xml:space="preserve"> factors that influence diet and physical activity in pregnancy </w:t>
      </w:r>
      <w:r w:rsidR="00D545EF">
        <w:fldChar w:fldCharType="begin">
          <w:fldData xml:space="preserve">PEVuZE5vdGU+PENpdGU+PEF1dGhvcj5TeW1vbnMgRG93bnM8L0F1dGhvcj48WWVhcj4yMDA0PC9Z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</w:fldData>
        </w:fldChar>
      </w:r>
      <w:r w:rsidR="00EE6D19">
        <w:instrText xml:space="preserve"> ADDIN EN.CITE </w:instrText>
      </w:r>
      <w:r w:rsidR="00EE6D19">
        <w:fldChar w:fldCharType="begin">
          <w:fldData xml:space="preserve">PEVuZE5vdGU+PENpdGU+PEF1dGhvcj5TeW1vbnMgRG93bnM8L0F1dGhvcj48WWVhcj4yMDA0PC9Z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</w:fldData>
        </w:fldChar>
      </w:r>
      <w:r w:rsidR="00EE6D19">
        <w:instrText xml:space="preserve"> ADDIN EN.CITE.DATA </w:instrText>
      </w:r>
      <w:r w:rsidR="00EE6D19">
        <w:fldChar w:fldCharType="end"/>
      </w:r>
      <w:r w:rsidR="00D545EF">
        <w:fldChar w:fldCharType="separate"/>
      </w:r>
      <w:r w:rsidR="00EE6D19">
        <w:rPr>
          <w:noProof/>
        </w:rPr>
        <w:t>(23, 24)</w:t>
      </w:r>
      <w:r w:rsidR="00D545EF">
        <w:fldChar w:fldCharType="end"/>
      </w:r>
      <w:r>
        <w:t>.</w:t>
      </w:r>
      <w:r w:rsidR="00EA6DB7">
        <w:t xml:space="preserve"> </w:t>
      </w:r>
      <w:r>
        <w:t xml:space="preserve">To develop a scalable intervention that can support women to adopt a healthy lifestyle during pregnancy, it is necessary to understand </w:t>
      </w:r>
      <w:r w:rsidR="00015FAA">
        <w:t xml:space="preserve">not only </w:t>
      </w:r>
      <w:r>
        <w:t>the key factors that influence women’s lifestyles during this period</w:t>
      </w:r>
      <w:r w:rsidR="000443BE">
        <w:t>,</w:t>
      </w:r>
      <w:r>
        <w:t xml:space="preserve"> </w:t>
      </w:r>
      <w:r w:rsidR="00E40FA2">
        <w:t>but also</w:t>
      </w:r>
      <w:r>
        <w:t xml:space="preserve"> why some women may engage more than others with an intervention. In order to fill these gaps in knowledge, a qualitative study with recently pregnant women </w:t>
      </w:r>
      <w:r w:rsidR="00E40FA2">
        <w:t xml:space="preserve">who had participated in a </w:t>
      </w:r>
      <w:r w:rsidR="00817B0D">
        <w:t>trial</w:t>
      </w:r>
      <w:r w:rsidR="00E40FA2">
        <w:t xml:space="preserve"> evaluating a behaviour change intervention </w:t>
      </w:r>
      <w:r>
        <w:t>was undertaken</w:t>
      </w:r>
      <w:r w:rsidR="002A3E38">
        <w:t>.</w:t>
      </w:r>
      <w:r>
        <w:t xml:space="preserve"> </w:t>
      </w:r>
    </w:p>
    <w:p w14:paraId="0AF4C7A9" w14:textId="40ACFE9F" w:rsidR="00EA5700" w:rsidRDefault="00CD05B0" w:rsidP="00F914E2">
      <w:pPr>
        <w:spacing w:after="0" w:line="480" w:lineRule="auto"/>
      </w:pPr>
      <w:r>
        <w:t>The research</w:t>
      </w:r>
      <w:r w:rsidR="00EA5700">
        <w:t xml:space="preserve"> questions</w:t>
      </w:r>
      <w:r>
        <w:t xml:space="preserve"> for this study were</w:t>
      </w:r>
      <w:r w:rsidR="00EA5700">
        <w:t xml:space="preserve">: </w:t>
      </w:r>
    </w:p>
    <w:p w14:paraId="6B9C522B" w14:textId="28E4575D" w:rsidR="00EA5700" w:rsidRDefault="00EA5700" w:rsidP="00F914E2">
      <w:pPr>
        <w:pStyle w:val="ListParagraph"/>
        <w:numPr>
          <w:ilvl w:val="0"/>
          <w:numId w:val="1"/>
        </w:numPr>
        <w:spacing w:after="0" w:line="480" w:lineRule="auto"/>
      </w:pPr>
      <w:r>
        <w:t xml:space="preserve">What factors influence women’s diet and </w:t>
      </w:r>
      <w:r w:rsidR="008316C8">
        <w:t xml:space="preserve">physical activity </w:t>
      </w:r>
      <w:r>
        <w:t>behaviours during pregnancy?</w:t>
      </w:r>
    </w:p>
    <w:p w14:paraId="6709292A" w14:textId="77777777" w:rsidR="00EA5700" w:rsidRDefault="00EA5700" w:rsidP="00F914E2">
      <w:pPr>
        <w:pStyle w:val="ListParagraph"/>
        <w:numPr>
          <w:ilvl w:val="0"/>
          <w:numId w:val="1"/>
        </w:numPr>
        <w:spacing w:after="0" w:line="480" w:lineRule="auto"/>
      </w:pPr>
      <w:r>
        <w:t>Why do some women engage more than others with interventions to improve diet and increase physical activity during pregnancy?</w:t>
      </w:r>
    </w:p>
    <w:p w14:paraId="657D1FAD" w14:textId="77777777" w:rsidR="00EA5700" w:rsidRDefault="00EA5700" w:rsidP="00F914E2">
      <w:pPr>
        <w:spacing w:after="0" w:line="480" w:lineRule="auto"/>
        <w:rPr>
          <w:b/>
        </w:rPr>
      </w:pPr>
      <w:r w:rsidRPr="00C62CAF">
        <w:rPr>
          <w:b/>
        </w:rPr>
        <w:t>Method</w:t>
      </w:r>
      <w:r>
        <w:rPr>
          <w:b/>
        </w:rPr>
        <w:t xml:space="preserve"> </w:t>
      </w:r>
    </w:p>
    <w:p w14:paraId="0C350D83" w14:textId="5467452A" w:rsidR="00EA5700" w:rsidRPr="00C62CAF" w:rsidRDefault="00850E41" w:rsidP="00F914E2">
      <w:pPr>
        <w:spacing w:after="0" w:line="480" w:lineRule="auto"/>
        <w:rPr>
          <w:u w:val="single"/>
        </w:rPr>
      </w:pPr>
      <w:r>
        <w:rPr>
          <w:u w:val="single"/>
        </w:rPr>
        <w:t>Study design</w:t>
      </w:r>
    </w:p>
    <w:p w14:paraId="3A078F95" w14:textId="6C980552" w:rsidR="00850E41" w:rsidRDefault="00850E41" w:rsidP="00F914E2">
      <w:pPr>
        <w:spacing w:after="0" w:line="480" w:lineRule="auto"/>
      </w:pPr>
      <w:r>
        <w:t xml:space="preserve">For this qualitative study, a semi-structured interviews were conducted with </w:t>
      </w:r>
      <w:r w:rsidR="00EA5700">
        <w:t xml:space="preserve"> women who had taken part in </w:t>
      </w:r>
      <w:r w:rsidR="00EF08C0">
        <w:t xml:space="preserve">the intervention arm of </w:t>
      </w:r>
      <w:r w:rsidR="00EA5700">
        <w:t>Southampton PRegnancy Intervention for the Next Generation (SPRING)</w:t>
      </w:r>
      <w:r w:rsidR="00582677">
        <w:t>,</w:t>
      </w:r>
      <w:r w:rsidR="00EA5700">
        <w:t xml:space="preserve"> a</w:t>
      </w:r>
      <w:r w:rsidR="00D51F94">
        <w:t>n ongoing</w:t>
      </w:r>
      <w:r w:rsidR="00EA5700">
        <w:t xml:space="preserve"> randomised controlled trial whose participants </w:t>
      </w:r>
      <w:r w:rsidR="00BB1552">
        <w:t>a</w:t>
      </w:r>
      <w:r w:rsidR="00EA5700">
        <w:t>re pregnant women planning to give birth at the maternity hospital</w:t>
      </w:r>
      <w:r w:rsidR="00376CD0">
        <w:t xml:space="preserve"> in Southampton, UK</w:t>
      </w:r>
      <w:r w:rsidR="0051579C">
        <w:t xml:space="preserve"> </w:t>
      </w:r>
      <w:r w:rsidR="00082538">
        <w:fldChar w:fldCharType="begin"/>
      </w:r>
      <w:r w:rsidR="00EE6D19">
        <w:instrText xml:space="preserve"> ADDIN EN.CITE &lt;EndNote&gt;&lt;Cite&gt;&lt;Author&gt;Baird&lt;/Author&gt;&lt;Year&gt;2016&lt;/Year&gt;&lt;RecNum&gt;1320&lt;/RecNum&gt;&lt;DisplayText&gt;(25)&lt;/DisplayText&gt;&lt;record&gt;&lt;rec-number&gt;1320&lt;/rec-number&gt;&lt;foreign-keys&gt;&lt;key app="EN" db-id="wd9t9ds0r2wdf6es95gvf0diasp0w0tdw9es" timestamp="1479722134"&gt;1320&lt;/key&gt;&lt;/foreign-keys&gt;&lt;ref-type name="Journal Article"&gt;17&lt;/ref-type&gt;&lt;contributors&gt;&lt;authors&gt;&lt;author&gt;Baird, Janis&lt;/author&gt;&lt;author&gt;Barker, Mary&lt;/author&gt;&lt;author&gt;Harvey, Nicholas C&lt;/author&gt;&lt;author&gt;Lawrence, Wendy&lt;/author&gt;&lt;author&gt;Vogel, Christina&lt;/author&gt;&lt;author&gt;Jarman, Megan&lt;/author&gt;&lt;author&gt;Begum, Rufia&lt;/author&gt;&lt;author&gt;Tinati, Tannaze&lt;/author&gt;&lt;author&gt;Mahon, Pamela&lt;/author&gt;&lt;author&gt;Strommer, Sofia&lt;/author&gt;&lt;/authors&gt;&lt;/contributors&gt;&lt;titles&gt;&lt;title&gt;Southampton PRegnancy Intervention for the Next Generation (SPRING): protocol for a randomised controlled trial&lt;/title&gt;&lt;secondary-title&gt;Trials&lt;/secondary-title&gt;&lt;/titles&gt;&lt;periodical&gt;&lt;full-title&gt;Trials&lt;/full-title&gt;&lt;/periodical&gt;&lt;pages&gt;493&lt;/pages&gt;&lt;volume&gt;17&lt;/volume&gt;&lt;number&gt;1&lt;/number&gt;&lt;dates&gt;&lt;year&gt;2016&lt;/year&gt;&lt;/dates&gt;&lt;isbn&gt;1745-6215&lt;/isbn&gt;&lt;urls&gt;&lt;related-urls&gt;&lt;url&gt;https://www.ncbi.nlm.nih.gov/pmc/articles/PMC5059927/pdf/13063_2016_Article_1603.pdf&lt;/url&gt;&lt;/related-urls&gt;&lt;/urls&gt;&lt;/record&gt;&lt;/Cite&gt;&lt;/EndNote&gt;</w:instrText>
      </w:r>
      <w:r w:rsidR="00082538">
        <w:fldChar w:fldCharType="separate"/>
      </w:r>
      <w:r w:rsidR="00EE6D19">
        <w:rPr>
          <w:noProof/>
        </w:rPr>
        <w:t>(25)</w:t>
      </w:r>
      <w:r w:rsidR="00082538">
        <w:fldChar w:fldCharType="end"/>
      </w:r>
      <w:r w:rsidR="0051579C">
        <w:t>.</w:t>
      </w:r>
      <w:r w:rsidR="0024564A">
        <w:t xml:space="preserve"> The trial registration number for SPRING is </w:t>
      </w:r>
      <w:r w:rsidR="0024564A" w:rsidRPr="00F4184B">
        <w:rPr>
          <w:rFonts w:ascii="Arial" w:eastAsia="Times New Roman" w:hAnsi="Arial" w:cs="Arial"/>
          <w:color w:val="000000"/>
          <w:sz w:val="20"/>
          <w:szCs w:val="20"/>
          <w:shd w:val="clear" w:color="auto" w:fill="FFFFFF"/>
        </w:rPr>
        <w:t>ISRCTN07227232</w:t>
      </w:r>
      <w:r>
        <w:t xml:space="preserve"> and ethics approval for this interview study was received from the South Central – Hampshire B Research Ethics Committee.</w:t>
      </w:r>
    </w:p>
    <w:p w14:paraId="6A541003" w14:textId="08798C49" w:rsidR="00EA5700" w:rsidRDefault="00EA5700" w:rsidP="00F914E2">
      <w:pPr>
        <w:spacing w:after="0" w:line="480" w:lineRule="auto"/>
      </w:pPr>
      <w:r>
        <w:t>Using a 2</w:t>
      </w:r>
      <w:r>
        <w:rPr>
          <w:vertAlign w:val="superscript"/>
        </w:rPr>
        <w:t>2</w:t>
      </w:r>
      <w:r w:rsidRPr="00C16DB6">
        <w:t xml:space="preserve"> factorial design, SPRING </w:t>
      </w:r>
      <w:r w:rsidR="00BB1552">
        <w:t>i</w:t>
      </w:r>
      <w:r>
        <w:t>s a trial of</w:t>
      </w:r>
      <w:r w:rsidRPr="00C16DB6">
        <w:t xml:space="preserve"> the effects of </w:t>
      </w:r>
      <w:r w:rsidR="00376CD0">
        <w:t xml:space="preserve">i) </w:t>
      </w:r>
      <w:r w:rsidRPr="00C16DB6">
        <w:t xml:space="preserve">vitamin D supplementation </w:t>
      </w:r>
      <w:r>
        <w:t>in pregnancy on the bone health of babies</w:t>
      </w:r>
      <w:r w:rsidRPr="00C16DB6">
        <w:t xml:space="preserve">, </w:t>
      </w:r>
      <w:r>
        <w:t>and</w:t>
      </w:r>
      <w:r w:rsidRPr="00C16DB6">
        <w:t xml:space="preserve"> </w:t>
      </w:r>
      <w:r w:rsidR="00376CD0">
        <w:t>ii) behaviour change</w:t>
      </w:r>
      <w:r w:rsidRPr="00C16DB6">
        <w:t xml:space="preserve"> </w:t>
      </w:r>
      <w:r>
        <w:t>support from trained</w:t>
      </w:r>
      <w:r w:rsidRPr="00C16DB6">
        <w:t xml:space="preserve"> research nurses </w:t>
      </w:r>
      <w:r w:rsidR="00376CD0">
        <w:t>throughout pregnancy</w:t>
      </w:r>
      <w:r w:rsidRPr="00C16DB6">
        <w:t>.</w:t>
      </w:r>
      <w:r>
        <w:t xml:space="preserve"> Participants are randomised to vitamin D or placebo</w:t>
      </w:r>
      <w:r w:rsidR="00376CD0">
        <w:t>,</w:t>
      </w:r>
      <w:r>
        <w:t xml:space="preserve"> and </w:t>
      </w:r>
      <w:r w:rsidR="00376CD0">
        <w:t xml:space="preserve">randomised </w:t>
      </w:r>
      <w:r>
        <w:lastRenderedPageBreak/>
        <w:t xml:space="preserve">again to receive Healthy Conversation Skills (HCS) </w:t>
      </w:r>
      <w:r w:rsidR="009D4CC9">
        <w:t xml:space="preserve">behaviour change </w:t>
      </w:r>
      <w:r>
        <w:t xml:space="preserve">support or </w:t>
      </w:r>
      <w:r w:rsidR="0014730A">
        <w:t>normal care</w:t>
      </w:r>
      <w:r>
        <w:t xml:space="preserve">. Women randomised to the HCS arm are seen by HCS-trained research nurses at each of the four study visits and receive one phone call from an HCS-trained nurse during the trial. </w:t>
      </w:r>
    </w:p>
    <w:p w14:paraId="2AE6197E" w14:textId="26B220DF" w:rsidR="000561AE" w:rsidRPr="005B2BEE" w:rsidRDefault="00EA5700" w:rsidP="00F914E2">
      <w:pPr>
        <w:spacing w:after="0" w:line="480" w:lineRule="auto"/>
      </w:pPr>
      <w:r>
        <w:t>HCS has been described previously</w:t>
      </w:r>
      <w:r w:rsidR="00F4184B">
        <w:t>.</w:t>
      </w:r>
      <w:r w:rsidR="000561AE">
        <w:t xml:space="preserve"> </w:t>
      </w:r>
      <w:r w:rsidR="00082538">
        <w:fldChar w:fldCharType="begin">
          <w:fldData xml:space="preserve">PEVuZE5vdGU+PENpdGU+PEF1dGhvcj5CbGFjazwvQXV0aG9yPjxZZWFyPjIwMTQ8L1llYXI+PFJl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</w:fldData>
        </w:fldChar>
      </w:r>
      <w:r w:rsidR="00EE6D19">
        <w:instrText xml:space="preserve"> ADDIN EN.CITE </w:instrText>
      </w:r>
      <w:r w:rsidR="00EE6D19">
        <w:fldChar w:fldCharType="begin">
          <w:fldData xml:space="preserve">PEVuZE5vdGU+PENpdGU+PEF1dGhvcj5CbGFjazwvQXV0aG9yPjxZZWFyPjIwMTQ8L1llYXI+PFJl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</w:fldData>
        </w:fldChar>
      </w:r>
      <w:r w:rsidR="00EE6D19">
        <w:instrText xml:space="preserve"> ADDIN EN.CITE.DATA </w:instrText>
      </w:r>
      <w:r w:rsidR="00EE6D19">
        <w:fldChar w:fldCharType="end"/>
      </w:r>
      <w:r w:rsidR="00082538">
        <w:fldChar w:fldCharType="separate"/>
      </w:r>
      <w:r w:rsidR="00EE6D19">
        <w:rPr>
          <w:noProof/>
        </w:rPr>
        <w:t>(26, 27)</w:t>
      </w:r>
      <w:r w:rsidR="00082538">
        <w:fldChar w:fldCharType="end"/>
      </w:r>
      <w:r>
        <w:t xml:space="preserve"> Briefly, HCS training equips healthcare practitioners with skills to support patients to reflect on their health behaviours and empower them to find their own solutions to overcome barriers to change. This is facilitated through conversations </w:t>
      </w:r>
      <w:r w:rsidR="00817B0D">
        <w:t>that are driven by open-</w:t>
      </w:r>
      <w:r>
        <w:t>discovery questions, beginning with ‘how’ or ‘what,’ encouraging patients to reflect on the changes they would like to make, and on their personal circumstances</w:t>
      </w:r>
      <w:r w:rsidR="00015FAA">
        <w:t>,</w:t>
      </w:r>
      <w:r>
        <w:t xml:space="preserve"> so they can plan their next step</w:t>
      </w:r>
      <w:r w:rsidR="00EA23B8">
        <w:t>s</w:t>
      </w:r>
      <w:r>
        <w:t>. HCS-trained practitioners listen rather than giv</w:t>
      </w:r>
      <w:r w:rsidR="00C94897">
        <w:t>e</w:t>
      </w:r>
      <w:r>
        <w:t xml:space="preserve"> advice, and facilitate the setting of</w:t>
      </w:r>
      <w:r w:rsidR="00886B70">
        <w:t xml:space="preserve"> Specific, Measurable, Action-oriented, Realistic, Timed, Evaluated and Reviewed</w:t>
      </w:r>
      <w:r>
        <w:t xml:space="preserve"> </w:t>
      </w:r>
      <w:r w:rsidR="00886B70">
        <w:t>(</w:t>
      </w:r>
      <w:r>
        <w:t>SMARTER</w:t>
      </w:r>
      <w:r w:rsidR="00886B70">
        <w:t>)</w:t>
      </w:r>
      <w:r>
        <w:t xml:space="preserve"> plans</w:t>
      </w:r>
      <w:r w:rsidR="00817B0D">
        <w:t>.</w:t>
      </w:r>
    </w:p>
    <w:p w14:paraId="50E9F38E" w14:textId="77777777" w:rsidR="00EA5700" w:rsidRPr="00C62CAF" w:rsidRDefault="00EA5700" w:rsidP="00F914E2">
      <w:pPr>
        <w:spacing w:after="0" w:line="480" w:lineRule="auto"/>
        <w:rPr>
          <w:u w:val="single"/>
        </w:rPr>
      </w:pPr>
      <w:r w:rsidRPr="00C62CAF">
        <w:rPr>
          <w:u w:val="single"/>
        </w:rPr>
        <w:t>Participants</w:t>
      </w:r>
    </w:p>
    <w:p w14:paraId="3A3176E3" w14:textId="68350695" w:rsidR="00EA5700" w:rsidRDefault="00EA5700" w:rsidP="00F914E2">
      <w:pPr>
        <w:spacing w:after="0" w:line="480" w:lineRule="auto"/>
      </w:pPr>
      <w:r w:rsidRPr="00C16DB6">
        <w:t xml:space="preserve">Women </w:t>
      </w:r>
      <w:r w:rsidR="000316A7">
        <w:t xml:space="preserve">in the HCS intervention arm </w:t>
      </w:r>
      <w:r w:rsidRPr="00C16DB6">
        <w:t xml:space="preserve">who completed </w:t>
      </w:r>
      <w:r w:rsidR="000316A7">
        <w:t>SPRING</w:t>
      </w:r>
      <w:r w:rsidRPr="00C16DB6">
        <w:t xml:space="preserve"> </w:t>
      </w:r>
      <w:r w:rsidR="00EA1ED1">
        <w:t>between February and December 2016</w:t>
      </w:r>
      <w:r w:rsidR="0014730A">
        <w:t xml:space="preserve"> were </w:t>
      </w:r>
      <w:r w:rsidR="000316A7">
        <w:t xml:space="preserve">invited to take part in this interview study. They were </w:t>
      </w:r>
      <w:r w:rsidR="0014730A">
        <w:t>sent a</w:t>
      </w:r>
      <w:r w:rsidR="004A5361">
        <w:t xml:space="preserve"> letter and a</w:t>
      </w:r>
      <w:r w:rsidR="0014730A">
        <w:t>n</w:t>
      </w:r>
      <w:r w:rsidRPr="00C16DB6">
        <w:t xml:space="preserve"> information sheet</w:t>
      </w:r>
      <w:r w:rsidR="00C8564F">
        <w:t>, describing the aims of the research,</w:t>
      </w:r>
      <w:r w:rsidRPr="00C16DB6">
        <w:t xml:space="preserve"> </w:t>
      </w:r>
      <w:r>
        <w:t xml:space="preserve">within six months of their final SPRING visit. Invitations were followed </w:t>
      </w:r>
      <w:r w:rsidRPr="00C16DB6">
        <w:t>by phone calls and/or text messag</w:t>
      </w:r>
      <w:r>
        <w:t>es</w:t>
      </w:r>
      <w:r w:rsidRPr="00C16DB6">
        <w:t xml:space="preserve"> to maximise participation. </w:t>
      </w:r>
      <w:r>
        <w:t>All women who expressed an interest</w:t>
      </w:r>
      <w:r w:rsidR="00135AEC">
        <w:t xml:space="preserve"> by email or phone</w:t>
      </w:r>
      <w:r>
        <w:t xml:space="preserve"> were </w:t>
      </w:r>
      <w:r w:rsidR="00E06B85">
        <w:t>interviewed</w:t>
      </w:r>
      <w:r>
        <w:t xml:space="preserve">. </w:t>
      </w:r>
      <w:r w:rsidRPr="00C16DB6">
        <w:t>Invitation letters were sent out</w:t>
      </w:r>
      <w:r>
        <w:t xml:space="preserve"> in batches</w:t>
      </w:r>
      <w:r w:rsidRPr="00C16DB6">
        <w:t xml:space="preserve"> to participants until enough interviews </w:t>
      </w:r>
      <w:r w:rsidR="00F36491">
        <w:t xml:space="preserve">had been </w:t>
      </w:r>
      <w:r w:rsidRPr="00C16DB6">
        <w:t>conducted to reach saturation</w:t>
      </w:r>
      <w:r w:rsidR="008C5834">
        <w:t xml:space="preserve"> </w:t>
      </w:r>
      <w:r w:rsidR="00082538">
        <w:fldChar w:fldCharType="begin"/>
      </w:r>
      <w:r w:rsidR="00EE6D19">
        <w:instrText xml:space="preserve"> ADDIN EN.CITE &lt;EndNote&gt;&lt;Cite&gt;&lt;Author&gt;Fusch&lt;/Author&gt;&lt;Year&gt;2015&lt;/Year&gt;&lt;RecNum&gt;1981&lt;/RecNum&gt;&lt;DisplayText&gt;(28)&lt;/DisplayText&gt;&lt;record&gt;&lt;rec-number&gt;1981&lt;/rec-number&gt;&lt;foreign-keys&gt;&lt;key app="EN" db-id="wd9t9ds0r2wdf6es95gvf0diasp0w0tdw9es" timestamp="1535032003"&gt;1981&lt;/key&gt;&lt;/foreign-keys&gt;&lt;ref-type name="Journal Article"&gt;17&lt;/ref-type&gt;&lt;contributors&gt;&lt;authors&gt;&lt;author&gt;Fusch, Patricia I&lt;/author&gt;&lt;author&gt;Ness, Lawrence R&lt;/author&gt;&lt;/authors&gt;&lt;/contributors&gt;&lt;titles&gt;&lt;title&gt;Are we there yet? Data saturation in qualitative research&lt;/title&gt;&lt;secondary-title&gt;The Qualitative report&lt;/secondary-title&gt;&lt;/titles&gt;&lt;periodical&gt;&lt;full-title&gt;The qualitative report&lt;/full-title&gt;&lt;/periodical&gt;&lt;pages&gt;1408-1416&lt;/pages&gt;&lt;volume&gt;20&lt;/volume&gt;&lt;number&gt;9&lt;/number&gt;&lt;dates&gt;&lt;year&gt;2015&lt;/year&gt;&lt;/dates&gt;&lt;isbn&gt;1052-0147&lt;/isbn&gt;&lt;urls&gt;&lt;/urls&gt;&lt;/record&gt;&lt;/Cite&gt;&lt;/EndNote&gt;</w:instrText>
      </w:r>
      <w:r w:rsidR="00082538">
        <w:fldChar w:fldCharType="separate"/>
      </w:r>
      <w:r w:rsidR="00EE6D19">
        <w:rPr>
          <w:noProof/>
        </w:rPr>
        <w:t>(28)</w:t>
      </w:r>
      <w:r w:rsidR="00082538">
        <w:fldChar w:fldCharType="end"/>
      </w:r>
      <w:r w:rsidR="00C4188B">
        <w:t xml:space="preserve">; this was when the interviewer and observer agreed that interviews were not yielding any new information. </w:t>
      </w:r>
      <w:r w:rsidRPr="00C16DB6">
        <w:t xml:space="preserve"> </w:t>
      </w:r>
      <w:r w:rsidR="00C4188B">
        <w:t>A total of 17 interviews were conducted.</w:t>
      </w:r>
    </w:p>
    <w:p w14:paraId="16AAB650" w14:textId="0923E777" w:rsidR="00EA5700" w:rsidRPr="00C62CAF" w:rsidRDefault="006E3ED9" w:rsidP="00F914E2">
      <w:pPr>
        <w:spacing w:after="0" w:line="480" w:lineRule="auto"/>
        <w:rPr>
          <w:u w:val="single"/>
        </w:rPr>
      </w:pPr>
      <w:r>
        <w:rPr>
          <w:u w:val="single"/>
        </w:rPr>
        <w:t>Interview process</w:t>
      </w:r>
    </w:p>
    <w:p w14:paraId="2E20D85B" w14:textId="2DC0898F" w:rsidR="00EA5700" w:rsidRDefault="00EA5700" w:rsidP="00F914E2">
      <w:pPr>
        <w:spacing w:after="0" w:line="480" w:lineRule="auto"/>
      </w:pPr>
      <w:r>
        <w:t xml:space="preserve">Semi-structured interviews </w:t>
      </w:r>
      <w:r w:rsidR="00446005">
        <w:t xml:space="preserve">were employed to </w:t>
      </w:r>
      <w:r>
        <w:t>allow for a pre-determined set of topics to be discussed in an open and conversational way</w:t>
      </w:r>
      <w:r w:rsidR="00C17BA2">
        <w:t xml:space="preserve"> </w:t>
      </w:r>
      <w:r w:rsidR="00082538">
        <w:fldChar w:fldCharType="begin"/>
      </w:r>
      <w:r w:rsidR="00EE6D19">
        <w:instrText xml:space="preserve"> ADDIN EN.CITE &lt;EndNote&gt;&lt;Cite&gt;&lt;Author&gt;Turner&lt;/Author&gt;&lt;Year&gt;2010&lt;/Year&gt;&lt;RecNum&gt;1638&lt;/RecNum&gt;&lt;DisplayText&gt;(29)&lt;/DisplayText&gt;&lt;record&gt;&lt;rec-number&gt;1638&lt;/rec-number&gt;&lt;foreign-keys&gt;&lt;key app="EN" db-id="wd9t9ds0r2wdf6es95gvf0diasp0w0tdw9es" timestamp="1497466450"&gt;1638&lt;/key&gt;&lt;/foreign-keys&gt;&lt;ref-type name="Journal Article"&gt;17&lt;/ref-type&gt;&lt;contributors&gt;&lt;authors&gt;&lt;author&gt;Turner, D.W. &lt;/author&gt;&lt;/authors&gt;&lt;/contributors&gt;&lt;titles&gt;&lt;title&gt;Qualitative interview design: A practical guide for novice investigators&lt;/title&gt;&lt;secondary-title&gt;The qualitative report&lt;/secondary-title&gt;&lt;/titles&gt;&lt;periodical&gt;&lt;full-title&gt;The qualitative report&lt;/full-title&gt;&lt;/periodical&gt;&lt;pages&gt;754&lt;/pages&gt;&lt;volume&gt;15&lt;/volume&gt;&lt;number&gt;3&lt;/number&gt;&lt;dates&gt;&lt;year&gt;2010&lt;/year&gt;&lt;/dates&gt;&lt;isbn&gt;1052-0147&lt;/isbn&gt;&lt;urls&gt;&lt;/urls&gt;&lt;/record&gt;&lt;/Cite&gt;&lt;/EndNote&gt;</w:instrText>
      </w:r>
      <w:r w:rsidR="00082538">
        <w:fldChar w:fldCharType="separate"/>
      </w:r>
      <w:r w:rsidR="00EE6D19">
        <w:rPr>
          <w:noProof/>
        </w:rPr>
        <w:t>(29)</w:t>
      </w:r>
      <w:r w:rsidR="00082538">
        <w:fldChar w:fldCharType="end"/>
      </w:r>
      <w:r w:rsidR="00C17BA2">
        <w:t>.</w:t>
      </w:r>
      <w:r>
        <w:t xml:space="preserve"> </w:t>
      </w:r>
      <w:r w:rsidR="00C8564F">
        <w:t xml:space="preserve">These were structured according to a </w:t>
      </w:r>
      <w:r w:rsidR="00EB045D">
        <w:t xml:space="preserve">discussion guide (see Supplementary Material), and were audio-recorded. </w:t>
      </w:r>
      <w:r>
        <w:t>F</w:t>
      </w:r>
      <w:r w:rsidRPr="00C16DB6">
        <w:t>ace-</w:t>
      </w:r>
      <w:r>
        <w:t>to-face interviews in each woman’s</w:t>
      </w:r>
      <w:r w:rsidRPr="00C16DB6">
        <w:t xml:space="preserve"> home </w:t>
      </w:r>
      <w:r>
        <w:t xml:space="preserve">were </w:t>
      </w:r>
      <w:r w:rsidRPr="00C16DB6">
        <w:t>conducted by</w:t>
      </w:r>
      <w:r w:rsidR="00C8564F">
        <w:t xml:space="preserve"> female researchers</w:t>
      </w:r>
      <w:r w:rsidR="006E3ED9">
        <w:t xml:space="preserve"> </w:t>
      </w:r>
      <w:r>
        <w:t xml:space="preserve">following a semi-structured discussion guide. This guide was designed to explore women’s experiences with regard to their pregnancies, health behaviours, and sources of support. </w:t>
      </w:r>
      <w:r w:rsidR="00CF339F">
        <w:t>All interviews were</w:t>
      </w:r>
      <w:r>
        <w:t xml:space="preserve"> conducted by the same researcher (T</w:t>
      </w:r>
      <w:r w:rsidR="005578B1">
        <w:t>M</w:t>
      </w:r>
      <w:r>
        <w:t xml:space="preserve">), and </w:t>
      </w:r>
      <w:r>
        <w:lastRenderedPageBreak/>
        <w:t>one of two observers (WL for the first two and SS the other 15). The role of the observer was to listen to the interview, following along with the discussion guide, and ask any additional questions on topics that were felt not to be adequately addressed by the interviewer.</w:t>
      </w:r>
      <w:r w:rsidR="00EB045D">
        <w:t xml:space="preserve"> Interviews lasted approximately 30 minutes.</w:t>
      </w:r>
    </w:p>
    <w:p w14:paraId="6E43B72F" w14:textId="2DF30888" w:rsidR="00063D78" w:rsidRDefault="00063D78" w:rsidP="00DF4E12">
      <w:pPr>
        <w:pStyle w:val="Caption"/>
        <w:keepNext/>
      </w:pPr>
      <w:r>
        <w:t xml:space="preserve">Table </w:t>
      </w:r>
      <w:r>
        <w:fldChar w:fldCharType="begin"/>
      </w:r>
      <w:r>
        <w:instrText xml:space="preserve"> STYLEREF 1 \s </w:instrText>
      </w:r>
      <w:r>
        <w:fldChar w:fldCharType="separate"/>
      </w:r>
      <w:r>
        <w:rPr>
          <w:b/>
          <w:bCs/>
          <w:noProof/>
          <w:lang w:val="en-US"/>
        </w:rPr>
        <w:t>Error! No text of specified style in document.</w:t>
      </w:r>
      <w:r>
        <w:fldChar w:fldCharType="end"/>
      </w:r>
      <w:r>
        <w:t>.</w:t>
      </w:r>
      <w:r w:rsidR="004024D8">
        <w:fldChar w:fldCharType="begin"/>
      </w:r>
      <w:r w:rsidR="004024D8">
        <w:instrText xml:space="preserve"> SEQ Table \* ARABIC \s 1 </w:instrText>
      </w:r>
      <w:r w:rsidR="004024D8">
        <w:fldChar w:fldCharType="separate"/>
      </w:r>
      <w:r>
        <w:rPr>
          <w:noProof/>
        </w:rPr>
        <w:t>1</w:t>
      </w:r>
      <w:r w:rsidR="004024D8">
        <w:rPr>
          <w:noProof/>
        </w:rPr>
        <w:fldChar w:fldCharType="end"/>
      </w:r>
      <w:r>
        <w:t xml:space="preserve"> </w:t>
      </w:r>
      <w:r w:rsidR="0006551B">
        <w:t>Interview</w:t>
      </w:r>
      <w:r>
        <w:t xml:space="preserve"> discussion guide</w:t>
      </w:r>
    </w:p>
    <w:tbl>
      <w:tblPr>
        <w:tblStyle w:val="TableGrid"/>
        <w:tblW w:w="0" w:type="auto"/>
        <w:tblLook w:val="04A0" w:firstRow="1" w:lastRow="0" w:firstColumn="1" w:lastColumn="0" w:noHBand="0" w:noVBand="1"/>
      </w:tblPr>
      <w:tblGrid>
        <w:gridCol w:w="9016"/>
      </w:tblGrid>
      <w:tr w:rsidR="00436D34" w14:paraId="6EE4EC92" w14:textId="77777777" w:rsidTr="00436D34">
        <w:tc>
          <w:tcPr>
            <w:tcW w:w="9016" w:type="dxa"/>
          </w:tcPr>
          <w:p w14:paraId="5A3CF08B" w14:textId="33589EB5" w:rsidR="00436D34" w:rsidRPr="00DF4E12" w:rsidRDefault="00436D34" w:rsidP="00F914E2">
            <w:pPr>
              <w:spacing w:line="480" w:lineRule="auto"/>
              <w:rPr>
                <w:b/>
              </w:rPr>
            </w:pPr>
            <w:r w:rsidRPr="00DF4E12">
              <w:rPr>
                <w:b/>
              </w:rPr>
              <w:t>General health in pregnancy</w:t>
            </w:r>
          </w:p>
        </w:tc>
      </w:tr>
      <w:tr w:rsidR="00436D34" w14:paraId="481933A0" w14:textId="77777777" w:rsidTr="00436D34">
        <w:tc>
          <w:tcPr>
            <w:tcW w:w="9016" w:type="dxa"/>
          </w:tcPr>
          <w:p w14:paraId="5F548257" w14:textId="7049436F" w:rsidR="00436D34" w:rsidRDefault="00436D34" w:rsidP="00F914E2">
            <w:pPr>
              <w:spacing w:line="480" w:lineRule="auto"/>
            </w:pPr>
            <w:r>
              <w:t>What does it mean to you to have a healthy pregnancy? What factors are important?</w:t>
            </w:r>
          </w:p>
        </w:tc>
      </w:tr>
      <w:tr w:rsidR="00436D34" w14:paraId="2FC24505" w14:textId="77777777" w:rsidTr="00436D34">
        <w:tc>
          <w:tcPr>
            <w:tcW w:w="9016" w:type="dxa"/>
          </w:tcPr>
          <w:p w14:paraId="09DE49CF" w14:textId="3315E463" w:rsidR="00436D34" w:rsidRDefault="00436D34" w:rsidP="00F914E2">
            <w:pPr>
              <w:spacing w:line="480" w:lineRule="auto"/>
            </w:pPr>
            <w:r>
              <w:t>When you were pregnant, how did your health behaviours change?</w:t>
            </w:r>
          </w:p>
        </w:tc>
      </w:tr>
      <w:tr w:rsidR="00436D34" w14:paraId="58E73BFD" w14:textId="77777777" w:rsidTr="00436D34">
        <w:tc>
          <w:tcPr>
            <w:tcW w:w="9016" w:type="dxa"/>
          </w:tcPr>
          <w:p w14:paraId="4ADE9AD8" w14:textId="38E9BE68" w:rsidR="00436D34" w:rsidRDefault="00436D34" w:rsidP="00F914E2">
            <w:pPr>
              <w:spacing w:line="480" w:lineRule="auto"/>
            </w:pPr>
            <w:r>
              <w:t>How important do you think it is to eat a healthy diet during pregnancy?</w:t>
            </w:r>
          </w:p>
        </w:tc>
      </w:tr>
      <w:tr w:rsidR="00436D34" w14:paraId="126BB61A" w14:textId="77777777" w:rsidTr="00436D34">
        <w:tc>
          <w:tcPr>
            <w:tcW w:w="9016" w:type="dxa"/>
          </w:tcPr>
          <w:p w14:paraId="39F54BDA" w14:textId="1803B1D4" w:rsidR="00436D34" w:rsidRDefault="00436D34" w:rsidP="00F914E2">
            <w:pPr>
              <w:spacing w:line="480" w:lineRule="auto"/>
            </w:pPr>
            <w:r>
              <w:t>How important do you think it is to exercise when you are pregnant?</w:t>
            </w:r>
          </w:p>
        </w:tc>
      </w:tr>
      <w:tr w:rsidR="00436D34" w14:paraId="5BAA7BBE" w14:textId="77777777" w:rsidTr="00436D34">
        <w:tc>
          <w:tcPr>
            <w:tcW w:w="9016" w:type="dxa"/>
          </w:tcPr>
          <w:p w14:paraId="0A1ED3A8" w14:textId="522ED520" w:rsidR="00436D34" w:rsidRPr="00DF4E12" w:rsidRDefault="00436D34" w:rsidP="00F914E2">
            <w:pPr>
              <w:spacing w:line="480" w:lineRule="auto"/>
              <w:rPr>
                <w:b/>
              </w:rPr>
            </w:pPr>
            <w:r w:rsidRPr="00DF4E12">
              <w:rPr>
                <w:b/>
              </w:rPr>
              <w:t>Experience with behaviour change support during pregnancy</w:t>
            </w:r>
          </w:p>
        </w:tc>
      </w:tr>
      <w:tr w:rsidR="00436D34" w14:paraId="5FD8BEEC" w14:textId="77777777" w:rsidTr="00436D34">
        <w:tc>
          <w:tcPr>
            <w:tcW w:w="9016" w:type="dxa"/>
          </w:tcPr>
          <w:p w14:paraId="09215C25" w14:textId="320D98F7" w:rsidR="00436D34" w:rsidRDefault="00436D34" w:rsidP="00F914E2">
            <w:pPr>
              <w:spacing w:line="480" w:lineRule="auto"/>
            </w:pPr>
            <w:r>
              <w:t>What kinds of things did you talk to the research nurses about during your appointments?</w:t>
            </w:r>
          </w:p>
        </w:tc>
      </w:tr>
      <w:tr w:rsidR="00436D34" w14:paraId="4F1B363D" w14:textId="77777777" w:rsidTr="00436D34">
        <w:tc>
          <w:tcPr>
            <w:tcW w:w="9016" w:type="dxa"/>
          </w:tcPr>
          <w:p w14:paraId="754E1226" w14:textId="345F24A0" w:rsidR="00436D34" w:rsidRDefault="00436D34" w:rsidP="00F914E2">
            <w:pPr>
              <w:spacing w:line="480" w:lineRule="auto"/>
            </w:pPr>
            <w:r>
              <w:t>What goals did you set with them?</w:t>
            </w:r>
          </w:p>
        </w:tc>
      </w:tr>
      <w:tr w:rsidR="00436D34" w14:paraId="08754C48" w14:textId="77777777" w:rsidTr="00436D34">
        <w:tc>
          <w:tcPr>
            <w:tcW w:w="9016" w:type="dxa"/>
          </w:tcPr>
          <w:p w14:paraId="538DF824" w14:textId="57BAEA78" w:rsidR="00436D34" w:rsidRDefault="00436D34" w:rsidP="00F914E2">
            <w:pPr>
              <w:spacing w:line="480" w:lineRule="auto"/>
            </w:pPr>
            <w:r>
              <w:t>What were your reasons for setting those goals?</w:t>
            </w:r>
          </w:p>
        </w:tc>
      </w:tr>
      <w:tr w:rsidR="00436D34" w14:paraId="257A3271" w14:textId="77777777" w:rsidTr="00436D34">
        <w:tc>
          <w:tcPr>
            <w:tcW w:w="9016" w:type="dxa"/>
          </w:tcPr>
          <w:p w14:paraId="7C7EBF34" w14:textId="4CB6C3FC" w:rsidR="00436D34" w:rsidRDefault="00436D34" w:rsidP="00F914E2">
            <w:pPr>
              <w:spacing w:line="480" w:lineRule="auto"/>
            </w:pPr>
            <w:r>
              <w:t>How important was it to reach the goals you set?</w:t>
            </w:r>
          </w:p>
        </w:tc>
      </w:tr>
      <w:tr w:rsidR="00436D34" w14:paraId="79E38D7E" w14:textId="77777777" w:rsidTr="00436D34">
        <w:tc>
          <w:tcPr>
            <w:tcW w:w="9016" w:type="dxa"/>
          </w:tcPr>
          <w:p w14:paraId="03D0BCB1" w14:textId="398ED5A8" w:rsidR="00436D34" w:rsidRDefault="00436D34" w:rsidP="00F914E2">
            <w:pPr>
              <w:spacing w:line="480" w:lineRule="auto"/>
            </w:pPr>
            <w:r>
              <w:t>What factors in your life supported you to reach your goals? What made it difficult?</w:t>
            </w:r>
          </w:p>
        </w:tc>
      </w:tr>
      <w:tr w:rsidR="00436D34" w14:paraId="4E1765B7" w14:textId="77777777" w:rsidTr="00436D34">
        <w:tc>
          <w:tcPr>
            <w:tcW w:w="9016" w:type="dxa"/>
          </w:tcPr>
          <w:p w14:paraId="1019EFF6" w14:textId="439DEA06" w:rsidR="00436D34" w:rsidRDefault="00436D34" w:rsidP="00F914E2">
            <w:pPr>
              <w:spacing w:line="480" w:lineRule="auto"/>
            </w:pPr>
            <w:r>
              <w:t>How did your conversations with the nurses affect your health behaviours?</w:t>
            </w:r>
          </w:p>
        </w:tc>
      </w:tr>
      <w:tr w:rsidR="00436D34" w14:paraId="16F5C608" w14:textId="77777777" w:rsidTr="00436D34">
        <w:tc>
          <w:tcPr>
            <w:tcW w:w="9016" w:type="dxa"/>
          </w:tcPr>
          <w:p w14:paraId="5F7497F0" w14:textId="18F73518" w:rsidR="00436D34" w:rsidRDefault="00436D34" w:rsidP="00F914E2">
            <w:pPr>
              <w:spacing w:line="480" w:lineRule="auto"/>
            </w:pPr>
            <w:r>
              <w:t>What else do you think could have helped you reach your goals or have a healthier pregnancy?</w:t>
            </w:r>
          </w:p>
        </w:tc>
      </w:tr>
    </w:tbl>
    <w:p w14:paraId="0B74D484" w14:textId="60F775EC" w:rsidR="00436D34" w:rsidRDefault="00436D34" w:rsidP="00F914E2">
      <w:pPr>
        <w:spacing w:after="0" w:line="480" w:lineRule="auto"/>
      </w:pPr>
    </w:p>
    <w:p w14:paraId="1073DA55" w14:textId="77777777" w:rsidR="00436D34" w:rsidRDefault="00436D34" w:rsidP="00F914E2">
      <w:pPr>
        <w:spacing w:after="0" w:line="480" w:lineRule="auto"/>
      </w:pPr>
    </w:p>
    <w:p w14:paraId="3D18E4DD" w14:textId="77777777" w:rsidR="00EA5700" w:rsidRPr="00C62CAF" w:rsidRDefault="00EA5700" w:rsidP="00F914E2">
      <w:pPr>
        <w:spacing w:after="0" w:line="480" w:lineRule="auto"/>
        <w:rPr>
          <w:u w:val="single"/>
        </w:rPr>
      </w:pPr>
      <w:r w:rsidRPr="00C62CAF">
        <w:rPr>
          <w:u w:val="single"/>
        </w:rPr>
        <w:t>Thematic analysis</w:t>
      </w:r>
    </w:p>
    <w:p w14:paraId="7F10C8E6" w14:textId="368892C0" w:rsidR="00EA5700" w:rsidRDefault="000129F8" w:rsidP="00F914E2">
      <w:pPr>
        <w:spacing w:after="0" w:line="480" w:lineRule="auto"/>
      </w:pPr>
      <w:r>
        <w:rPr>
          <w:color w:val="000000" w:themeColor="text1"/>
        </w:rPr>
        <w:t>Interviews were</w:t>
      </w:r>
      <w:r w:rsidR="00EA5700" w:rsidRPr="00C16DB6">
        <w:t xml:space="preserve"> transcribed verbatim and analysed thematically using NVivo (QSR International) software. This process was done inductively, </w:t>
      </w:r>
      <w:r w:rsidR="00EA5700">
        <w:t>following guideli</w:t>
      </w:r>
      <w:r w:rsidR="00073420">
        <w:t xml:space="preserve">nes set out by Braun and Clarke </w:t>
      </w:r>
      <w:r w:rsidR="00082538">
        <w:fldChar w:fldCharType="begin"/>
      </w:r>
      <w:r w:rsidR="00EE6D19">
        <w:instrText xml:space="preserve"> ADDIN EN.CITE &lt;EndNote&gt;&lt;Cite&gt;&lt;Author&gt;Braun&lt;/Author&gt;&lt;Year&gt;2006&lt;/Year&gt;&lt;RecNum&gt;1634&lt;/RecNum&gt;&lt;DisplayText&gt;(30)&lt;/DisplayText&gt;&lt;record&gt;&lt;rec-number&gt;1634&lt;/rec-number&gt;&lt;foreign-keys&gt;&lt;key app="EN" db-id="wd9t9ds0r2wdf6es95gvf0diasp0w0tdw9es" timestamp="1497281154"&gt;163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url&gt;http://www.tandfonline.com/doi/pdf/10.1191/1478088706qp063oa?needAccess=true&lt;/url&gt;&lt;/related-urls&gt;&lt;/urls&gt;&lt;electronic-resource-num&gt;10.1191/1478088706qp063oa&lt;/electronic-resource-num&gt;&lt;/record&gt;&lt;/Cite&gt;&lt;/EndNote&gt;</w:instrText>
      </w:r>
      <w:r w:rsidR="00082538">
        <w:fldChar w:fldCharType="separate"/>
      </w:r>
      <w:r w:rsidR="00EE6D19">
        <w:rPr>
          <w:noProof/>
        </w:rPr>
        <w:t>(30)</w:t>
      </w:r>
      <w:r w:rsidR="00082538">
        <w:fldChar w:fldCharType="end"/>
      </w:r>
      <w:r w:rsidR="00073420">
        <w:t>.</w:t>
      </w:r>
      <w:r w:rsidR="00EA5700">
        <w:t xml:space="preserve"> Initial codes were developed by creating ‘nodes’ in NVivo as new topics arose in the transcripts</w:t>
      </w:r>
      <w:r w:rsidR="00EA5700" w:rsidRPr="00C16DB6">
        <w:t xml:space="preserve">. </w:t>
      </w:r>
      <w:r w:rsidR="00EA5700">
        <w:t xml:space="preserve">Where a section of text fitted into more than one code, it was categorised under all appropriate codes. </w:t>
      </w:r>
      <w:r w:rsidR="005364C5">
        <w:t>A</w:t>
      </w:r>
      <w:r w:rsidR="00EA5700">
        <w:t>ll</w:t>
      </w:r>
      <w:r w:rsidR="00EA5700" w:rsidRPr="00C16DB6">
        <w:t xml:space="preserve"> transcripts </w:t>
      </w:r>
      <w:r w:rsidR="005364C5">
        <w:t>were</w:t>
      </w:r>
      <w:r w:rsidR="00EA5700" w:rsidRPr="00C16DB6">
        <w:t xml:space="preserve"> coded</w:t>
      </w:r>
      <w:r w:rsidR="00EA5700">
        <w:t xml:space="preserve"> this way</w:t>
      </w:r>
      <w:r w:rsidR="005364C5">
        <w:t xml:space="preserve"> by T</w:t>
      </w:r>
      <w:r w:rsidR="00F21CF7">
        <w:t>M</w:t>
      </w:r>
      <w:r w:rsidR="00EA5700" w:rsidRPr="00C16DB6">
        <w:t>,</w:t>
      </w:r>
      <w:r w:rsidR="005364C5">
        <w:t xml:space="preserve"> after which</w:t>
      </w:r>
      <w:r w:rsidR="00EA5700" w:rsidRPr="00C16DB6">
        <w:t xml:space="preserve"> </w:t>
      </w:r>
      <w:r w:rsidR="00EA5700">
        <w:rPr>
          <w:rFonts w:cs="Times New Roman"/>
        </w:rPr>
        <w:t>a</w:t>
      </w:r>
      <w:r w:rsidR="00EA5700" w:rsidRPr="006E56D4">
        <w:rPr>
          <w:rFonts w:cs="Times New Roman"/>
        </w:rPr>
        <w:t xml:space="preserve">n initial coding frame was developed </w:t>
      </w:r>
      <w:r w:rsidR="00EA5700" w:rsidRPr="006E56D4">
        <w:rPr>
          <w:rFonts w:cs="Times New Roman"/>
        </w:rPr>
        <w:lastRenderedPageBreak/>
        <w:t>using a constant comparative approach in line with a relativist ontological and subjective epistemic position</w:t>
      </w:r>
      <w:r w:rsidR="004260D3">
        <w:rPr>
          <w:rFonts w:cs="Times New Roman"/>
        </w:rPr>
        <w:fldChar w:fldCharType="begin"/>
      </w:r>
      <w:r w:rsidR="00EE6D19">
        <w:rPr>
          <w:rFonts w:cs="Times New Roman"/>
        </w:rPr>
        <w:instrText xml:space="preserve"> ADDIN EN.CITE &lt;EndNote&gt;&lt;Cite&gt;&lt;Author&gt;Swift&lt;/Author&gt;&lt;Year&gt;2010&lt;/Year&gt;&lt;RecNum&gt;2022&lt;/RecNum&gt;&lt;DisplayText&gt;(31, 32)&lt;/DisplayText&gt;&lt;record&gt;&lt;rec-number&gt;2022&lt;/rec-number&gt;&lt;foreign-keys&gt;&lt;key app="EN" db-id="wd9t9ds0r2wdf6es95gvf0diasp0w0tdw9es" timestamp="1542360591"&gt;2022&lt;/key&gt;&lt;/foreign-keys&gt;&lt;ref-type name="Journal Article"&gt;17&lt;/ref-type&gt;&lt;contributors&gt;&lt;authors&gt;&lt;author&gt;Swift, J. A.&lt;/author&gt;&lt;author&gt;Tischler, Victoria &lt;/author&gt;&lt;/authors&gt;&lt;/contributors&gt;&lt;titles&gt;&lt;title&gt;Qualitative research in nutrition and dietetics: getting started&lt;/title&gt;&lt;secondary-title&gt;Journal of Human Nutrition and Dietetics&lt;/secondary-title&gt;&lt;/titles&gt;&lt;periodical&gt;&lt;full-title&gt;Journal of Human Nutrition and Dietetics&lt;/full-title&gt;&lt;/periodical&gt;&lt;pages&gt;559-566&lt;/pages&gt;&lt;volume&gt;23&lt;/volume&gt;&lt;number&gt;6&lt;/number&gt;&lt;dates&gt;&lt;year&gt;2010&lt;/year&gt;&lt;/dates&gt;&lt;isbn&gt;0952-3871&lt;/isbn&gt;&lt;urls&gt;&lt;/urls&gt;&lt;/record&gt;&lt;/Cite&gt;&lt;Cite&gt;&lt;Author&gt;Boyatzis&lt;/Author&gt;&lt;Year&gt;1998&lt;/Year&gt;&lt;RecNum&gt;2023&lt;/RecNum&gt;&lt;record&gt;&lt;rec-number&gt;2023&lt;/rec-number&gt;&lt;foreign-keys&gt;&lt;key app="EN" db-id="wd9t9ds0r2wdf6es95gvf0diasp0w0tdw9es" timestamp="1542360789"&gt;2023&lt;/key&gt;&lt;/foreign-keys&gt;&lt;ref-type name="Book"&gt;6&lt;/ref-type&gt;&lt;contributors&gt;&lt;authors&gt;&lt;author&gt;Boyatzis, Richard E&lt;/author&gt;&lt;/authors&gt;&lt;/contributors&gt;&lt;titles&gt;&lt;title&gt;Transforming qualitative information: Thematic analysis and code development&lt;/title&gt;&lt;/titles&gt;&lt;dates&gt;&lt;year&gt;1998&lt;/year&gt;&lt;/dates&gt;&lt;publisher&gt;sage&lt;/publisher&gt;&lt;isbn&gt;0761909613&lt;/isbn&gt;&lt;urls&gt;&lt;/urls&gt;&lt;/record&gt;&lt;/Cite&gt;&lt;/EndNote&gt;</w:instrText>
      </w:r>
      <w:r w:rsidR="004260D3">
        <w:rPr>
          <w:rFonts w:cs="Times New Roman"/>
        </w:rPr>
        <w:fldChar w:fldCharType="separate"/>
      </w:r>
      <w:r w:rsidR="00EE6D19">
        <w:rPr>
          <w:rFonts w:cs="Times New Roman"/>
          <w:noProof/>
        </w:rPr>
        <w:t>(31, 32)</w:t>
      </w:r>
      <w:r w:rsidR="004260D3">
        <w:rPr>
          <w:rFonts w:cs="Times New Roman"/>
        </w:rPr>
        <w:fldChar w:fldCharType="end"/>
      </w:r>
      <w:r w:rsidR="004260D3">
        <w:rPr>
          <w:rFonts w:cs="Times New Roman"/>
        </w:rPr>
        <w:t>.</w:t>
      </w:r>
      <w:r w:rsidR="000E4085">
        <w:rPr>
          <w:rFonts w:cs="Times New Roman"/>
        </w:rPr>
        <w:t xml:space="preserve"> </w:t>
      </w:r>
      <w:r w:rsidR="005364C5">
        <w:rPr>
          <w:rFonts w:cs="Times New Roman"/>
        </w:rPr>
        <w:t>Rigo</w:t>
      </w:r>
      <w:r w:rsidR="00474C0E">
        <w:rPr>
          <w:rFonts w:cs="Times New Roman"/>
        </w:rPr>
        <w:t>u</w:t>
      </w:r>
      <w:r w:rsidR="005364C5">
        <w:rPr>
          <w:rFonts w:cs="Times New Roman"/>
        </w:rPr>
        <w:t>r was ensured by the double coding of a</w:t>
      </w:r>
      <w:r w:rsidR="00F36491">
        <w:rPr>
          <w:rFonts w:cs="Times New Roman"/>
        </w:rPr>
        <w:t xml:space="preserve"> sample of the</w:t>
      </w:r>
      <w:r w:rsidR="00EA5700" w:rsidRPr="00C16DB6">
        <w:t xml:space="preserve"> transcripts </w:t>
      </w:r>
      <w:r w:rsidR="00F36491">
        <w:t xml:space="preserve">(6/17) </w:t>
      </w:r>
      <w:r w:rsidR="00EA5700">
        <w:t xml:space="preserve">by </w:t>
      </w:r>
      <w:r w:rsidR="00EA5700" w:rsidRPr="00C16DB6">
        <w:t>two researchers</w:t>
      </w:r>
      <w:r w:rsidR="00EA5700">
        <w:t xml:space="preserve"> experienced in qualitative research and analysis</w:t>
      </w:r>
      <w:r w:rsidR="00EA5700" w:rsidRPr="00C16DB6">
        <w:t xml:space="preserve"> (WL and CV)</w:t>
      </w:r>
      <w:r w:rsidR="00896E25">
        <w:t>.</w:t>
      </w:r>
      <w:r w:rsidR="00CF3595">
        <w:t xml:space="preserve"> </w:t>
      </w:r>
      <w:r w:rsidR="00EA5700" w:rsidRPr="00C16DB6">
        <w:t xml:space="preserve">After the process of coding and double-coding was complete, the research team met </w:t>
      </w:r>
      <w:r w:rsidR="00EA5700">
        <w:t>to discuss the themes</w:t>
      </w:r>
      <w:r w:rsidR="00896E25">
        <w:t xml:space="preserve"> and determined</w:t>
      </w:r>
      <w:r w:rsidR="00EA5700">
        <w:t xml:space="preserve"> how </w:t>
      </w:r>
      <w:r w:rsidR="00CF3595">
        <w:t xml:space="preserve">well </w:t>
      </w:r>
      <w:r w:rsidR="00EA5700">
        <w:t xml:space="preserve">they represented the data and how best to name and organise </w:t>
      </w:r>
      <w:r w:rsidR="00896E25">
        <w:t xml:space="preserve">the themes </w:t>
      </w:r>
      <w:r w:rsidR="00EA5700">
        <w:t xml:space="preserve">into a final coding frame. </w:t>
      </w:r>
      <w:r w:rsidR="000E4085">
        <w:t>The</w:t>
      </w:r>
      <w:r w:rsidR="00EA5700">
        <w:t xml:space="preserve"> research team met regularly to discuss the coding frame and interpretation of findings to address the research question</w:t>
      </w:r>
      <w:r w:rsidR="00896E25">
        <w:t>s</w:t>
      </w:r>
      <w:r w:rsidR="00EA5700">
        <w:t>.</w:t>
      </w:r>
    </w:p>
    <w:p w14:paraId="2115881A" w14:textId="77777777" w:rsidR="00EA5700" w:rsidRDefault="00EA5700" w:rsidP="00F914E2">
      <w:pPr>
        <w:spacing w:after="0" w:line="480" w:lineRule="auto"/>
        <w:rPr>
          <w:b/>
        </w:rPr>
      </w:pPr>
      <w:r w:rsidRPr="00C62CAF">
        <w:rPr>
          <w:b/>
        </w:rPr>
        <w:t>Results</w:t>
      </w:r>
    </w:p>
    <w:p w14:paraId="5213033E" w14:textId="77777777" w:rsidR="00EA5700" w:rsidRPr="00D848C0" w:rsidRDefault="00EA5700" w:rsidP="00F914E2">
      <w:pPr>
        <w:spacing w:after="0" w:line="480" w:lineRule="auto"/>
      </w:pPr>
      <w:r w:rsidRPr="00193D75">
        <w:rPr>
          <w:u w:val="single"/>
        </w:rPr>
        <w:t>Participants</w:t>
      </w:r>
      <w:r>
        <w:rPr>
          <w:u w:val="single"/>
        </w:rPr>
        <w:t xml:space="preserve"> </w:t>
      </w:r>
    </w:p>
    <w:p w14:paraId="173DE8EE" w14:textId="68B726FE" w:rsidR="00582677" w:rsidRDefault="00EA5700" w:rsidP="00F914E2">
      <w:pPr>
        <w:spacing w:after="0" w:line="480" w:lineRule="auto"/>
      </w:pPr>
      <w:r>
        <w:t>Seventeen</w:t>
      </w:r>
      <w:r w:rsidRPr="00C16DB6">
        <w:t xml:space="preserve"> women were interviewed </w:t>
      </w:r>
      <w:r>
        <w:t xml:space="preserve">and their </w:t>
      </w:r>
      <w:r w:rsidR="00E90FE3">
        <w:t xml:space="preserve">demographic </w:t>
      </w:r>
      <w:r>
        <w:t xml:space="preserve">characteristics are shown in </w:t>
      </w:r>
      <w:r w:rsidRPr="00A444C6">
        <w:t>Table</w:t>
      </w:r>
      <w:r w:rsidR="00063D78">
        <w:t xml:space="preserve"> 2</w:t>
      </w:r>
      <w:r w:rsidRPr="00C16DB6">
        <w:t>.</w:t>
      </w:r>
      <w:r>
        <w:t xml:space="preserve"> </w:t>
      </w:r>
      <w:r w:rsidR="00FE4AA2">
        <w:t>The average age at interview was 33 years (ranging from 23 to 40 years)</w:t>
      </w:r>
      <w:r w:rsidR="0085758A">
        <w:t>.</w:t>
      </w:r>
      <w:r w:rsidRPr="00C16DB6">
        <w:t xml:space="preserve"> </w:t>
      </w:r>
      <w:r>
        <w:t>All</w:t>
      </w:r>
      <w:r w:rsidRPr="00C16DB6">
        <w:t xml:space="preserve"> participants </w:t>
      </w:r>
      <w:r>
        <w:t>had completed A-</w:t>
      </w:r>
      <w:r w:rsidRPr="00C16DB6">
        <w:t xml:space="preserve">levels </w:t>
      </w:r>
      <w:r>
        <w:t>and m</w:t>
      </w:r>
      <w:r w:rsidRPr="00C16DB6">
        <w:t xml:space="preserve">ost </w:t>
      </w:r>
      <w:r w:rsidR="00FE4AA2">
        <w:t xml:space="preserve">(76%) </w:t>
      </w:r>
      <w:r w:rsidRPr="00C16DB6">
        <w:t xml:space="preserve">were educated to degree level or </w:t>
      </w:r>
      <w:r w:rsidR="00FE4AA2">
        <w:t>higher</w:t>
      </w:r>
      <w:r w:rsidRPr="00C16DB6">
        <w:t xml:space="preserve">. </w:t>
      </w:r>
      <w:r w:rsidR="00EB7E6C">
        <w:t xml:space="preserve">Approximately half of the participants (47%) had only one child. </w:t>
      </w:r>
      <w:r w:rsidR="00FE4AA2">
        <w:t xml:space="preserve">More than half (53%) lived in the most affluent or second most affluent neighbourhoods in England according to Index of Multiple Deprivation </w:t>
      </w:r>
      <w:r w:rsidR="00534567">
        <w:t xml:space="preserve">(IMD) </w:t>
      </w:r>
      <w:r w:rsidR="00B32A04">
        <w:t xml:space="preserve">quintiles </w:t>
      </w:r>
      <w:r w:rsidR="00082538" w:rsidRPr="00C16DB6">
        <w:fldChar w:fldCharType="begin"/>
      </w:r>
      <w:r w:rsidR="00EE6D19">
        <w:instrText xml:space="preserve"> ADDIN EN.CITE &lt;EndNote&gt;&lt;Cite&gt;&lt;Author&gt;Department for Communities and Local Government&lt;/Author&gt;&lt;RecNum&gt;1610&lt;/RecNum&gt;&lt;DisplayText&gt;(33)&lt;/DisplayText&gt;&lt;record&gt;&lt;rec-number&gt;1610&lt;/rec-number&gt;&lt;foreign-keys&gt;&lt;key app="EN" db-id="wd9t9ds0r2wdf6es95gvf0diasp0w0tdw9es" timestamp="1494340138"&gt;1610&lt;/key&gt;&lt;/foreign-keys&gt;&lt;ref-type name="Web Page"&gt;12&lt;/ref-type&gt;&lt;contributors&gt;&lt;authors&gt;&lt;author&gt;Department for Communities and Local Government,&lt;/author&gt;&lt;/authors&gt;&lt;/contributors&gt;&lt;titles&gt;&lt;title&gt;English indices of deprivation 2015&lt;/title&gt;&lt;/titles&gt;&lt;number&gt;09 May 2017&lt;/number&gt;&lt;dates&gt;&lt;year&gt;2015&lt;/year&gt;&lt;/dates&gt;&lt;publisher&gt;Swirrl IT Ltd.&lt;/publisher&gt;&lt;urls&gt;&lt;related-urls&gt;&lt;url&gt;http://imd-by-postcode.opendatacommunities.org/&lt;/url&gt;&lt;/related-urls&gt;&lt;/urls&gt;&lt;/record&gt;&lt;/Cite&gt;&lt;/EndNote&gt;</w:instrText>
      </w:r>
      <w:r w:rsidR="00082538" w:rsidRPr="00C16DB6">
        <w:fldChar w:fldCharType="separate"/>
      </w:r>
      <w:r w:rsidR="00EE6D19">
        <w:rPr>
          <w:noProof/>
        </w:rPr>
        <w:t>(33)</w:t>
      </w:r>
      <w:r w:rsidR="00082538" w:rsidRPr="00C16DB6">
        <w:fldChar w:fldCharType="end"/>
      </w:r>
      <w:r w:rsidR="00A444C6">
        <w:t>.</w:t>
      </w:r>
      <w:r w:rsidR="00FE4AA2">
        <w:t xml:space="preserve"> However, the range of deprivation from most deprived to least deprived </w:t>
      </w:r>
      <w:r w:rsidR="008F0EDC">
        <w:t>was</w:t>
      </w:r>
      <w:r w:rsidR="00FE4AA2">
        <w:t xml:space="preserve"> represented.</w:t>
      </w:r>
      <w:r w:rsidR="00582677">
        <w:t xml:space="preserve"> Participation in SPRING was not restricted to women with a particular BMI</w:t>
      </w:r>
      <w:r w:rsidR="009F1AD4">
        <w:t xml:space="preserve"> and data about weight or weight gain were not collected as part of this interview study. Therefore, the findings presented herein do not represent a specific group with regard to body composition.</w:t>
      </w:r>
    </w:p>
    <w:p w14:paraId="0ECE1B8C" w14:textId="6624313C" w:rsidR="006338D0" w:rsidRDefault="0006551B" w:rsidP="0006551B">
      <w:r>
        <w:br w:type="page"/>
      </w:r>
    </w:p>
    <w:p w14:paraId="4EBCC5F0" w14:textId="674522D0" w:rsidR="007A1C96" w:rsidRPr="00315DA8" w:rsidRDefault="007A1C96" w:rsidP="007A1C96">
      <w:pPr>
        <w:pStyle w:val="Caption"/>
        <w:keepNext/>
        <w:spacing w:after="0"/>
        <w:rPr>
          <w:sz w:val="22"/>
          <w:szCs w:val="22"/>
        </w:rPr>
      </w:pPr>
      <w:r>
        <w:rPr>
          <w:sz w:val="22"/>
          <w:szCs w:val="22"/>
        </w:rPr>
        <w:lastRenderedPageBreak/>
        <w:t>Tab</w:t>
      </w:r>
      <w:r w:rsidRPr="00315DA8">
        <w:rPr>
          <w:sz w:val="22"/>
          <w:szCs w:val="22"/>
        </w:rPr>
        <w:t xml:space="preserve">le </w:t>
      </w:r>
      <w:r w:rsidR="00063D78">
        <w:rPr>
          <w:sz w:val="22"/>
          <w:szCs w:val="22"/>
        </w:rPr>
        <w:fldChar w:fldCharType="begin"/>
      </w:r>
      <w:r w:rsidR="00063D78">
        <w:rPr>
          <w:sz w:val="22"/>
          <w:szCs w:val="22"/>
        </w:rPr>
        <w:instrText xml:space="preserve"> SEQ Table \* ARABIC \s 1 </w:instrText>
      </w:r>
      <w:r w:rsidR="00063D78">
        <w:rPr>
          <w:sz w:val="22"/>
          <w:szCs w:val="22"/>
        </w:rPr>
        <w:fldChar w:fldCharType="separate"/>
      </w:r>
      <w:r w:rsidR="00063D78">
        <w:rPr>
          <w:noProof/>
          <w:sz w:val="22"/>
          <w:szCs w:val="22"/>
        </w:rPr>
        <w:t>2</w:t>
      </w:r>
      <w:r w:rsidR="00063D78">
        <w:rPr>
          <w:sz w:val="22"/>
          <w:szCs w:val="22"/>
        </w:rPr>
        <w:fldChar w:fldCharType="end"/>
      </w:r>
      <w:r w:rsidRPr="00315DA8">
        <w:rPr>
          <w:sz w:val="22"/>
          <w:szCs w:val="22"/>
        </w:rPr>
        <w:t xml:space="preserve"> </w:t>
      </w:r>
      <w:r>
        <w:rPr>
          <w:sz w:val="22"/>
          <w:szCs w:val="22"/>
        </w:rPr>
        <w:t>Participant d</w:t>
      </w:r>
      <w:r w:rsidRPr="00315DA8">
        <w:rPr>
          <w:sz w:val="22"/>
          <w:szCs w:val="22"/>
        </w:rPr>
        <w:t>emographic characteristics</w:t>
      </w:r>
    </w:p>
    <w:tbl>
      <w:tblPr>
        <w:tblStyle w:val="PlainTable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3114"/>
        <w:gridCol w:w="1984"/>
      </w:tblGrid>
      <w:tr w:rsidR="007A1C96" w:rsidRPr="008E5D09" w14:paraId="6A211B8C" w14:textId="77777777" w:rsidTr="007A1C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3B026E3E" w14:textId="77777777" w:rsidR="007A1C96" w:rsidRPr="002557BE" w:rsidRDefault="007A1C96" w:rsidP="004C09D4">
            <w:r w:rsidRPr="002557BE">
              <w:t>Description</w:t>
            </w:r>
          </w:p>
        </w:tc>
        <w:tc>
          <w:tcPr>
            <w:tcW w:w="1984" w:type="dxa"/>
          </w:tcPr>
          <w:p w14:paraId="674C0322" w14:textId="77777777" w:rsidR="007A1C96" w:rsidRPr="002557BE" w:rsidRDefault="007A1C96" w:rsidP="004C09D4">
            <w:pPr>
              <w:cnfStyle w:val="100000000000" w:firstRow="1" w:lastRow="0" w:firstColumn="0" w:lastColumn="0" w:oddVBand="0" w:evenVBand="0" w:oddHBand="0" w:evenHBand="0" w:firstRowFirstColumn="0" w:firstRowLastColumn="0" w:lastRowFirstColumn="0" w:lastRowLastColumn="0"/>
            </w:pPr>
            <w:r w:rsidRPr="002557BE">
              <w:t xml:space="preserve">Number (%) </w:t>
            </w:r>
          </w:p>
        </w:tc>
      </w:tr>
      <w:tr w:rsidR="007A1C96" w:rsidRPr="008E5D09" w14:paraId="06C71D5F" w14:textId="77777777" w:rsidTr="007A1C96">
        <w:tc>
          <w:tcPr>
            <w:cnfStyle w:val="001000000000" w:firstRow="0" w:lastRow="0" w:firstColumn="1" w:lastColumn="0" w:oddVBand="0" w:evenVBand="0" w:oddHBand="0" w:evenHBand="0" w:firstRowFirstColumn="0" w:firstRowLastColumn="0" w:lastRowFirstColumn="0" w:lastRowLastColumn="0"/>
            <w:tcW w:w="3114" w:type="dxa"/>
          </w:tcPr>
          <w:p w14:paraId="132AAECA" w14:textId="77777777" w:rsidR="007A1C96" w:rsidRPr="00DF60D0" w:rsidRDefault="007A1C96" w:rsidP="004C09D4">
            <w:r w:rsidRPr="00DF60D0">
              <w:t>Age at interview (y)</w:t>
            </w:r>
          </w:p>
          <w:p w14:paraId="6780488F" w14:textId="77777777" w:rsidR="007A1C96" w:rsidRPr="008E5D09" w:rsidRDefault="007A1C96" w:rsidP="004C09D4">
            <w:r w:rsidRPr="008E5D09">
              <w:t xml:space="preserve">   21-25</w:t>
            </w:r>
          </w:p>
          <w:p w14:paraId="3F6C733C" w14:textId="77777777" w:rsidR="007A1C96" w:rsidRPr="008E5D09" w:rsidRDefault="007A1C96" w:rsidP="004C09D4">
            <w:r w:rsidRPr="008E5D09">
              <w:t xml:space="preserve">   26-30</w:t>
            </w:r>
          </w:p>
          <w:p w14:paraId="3E8DA41B" w14:textId="77777777" w:rsidR="007A1C96" w:rsidRPr="008E5D09" w:rsidRDefault="007A1C96" w:rsidP="004C09D4">
            <w:r w:rsidRPr="008E5D09">
              <w:t xml:space="preserve">   31-35</w:t>
            </w:r>
          </w:p>
          <w:p w14:paraId="5ADD7B72" w14:textId="77777777" w:rsidR="007A1C96" w:rsidRPr="008E5D09" w:rsidRDefault="007A1C96" w:rsidP="004C09D4">
            <w:r w:rsidRPr="008E5D09">
              <w:t xml:space="preserve">   36-40</w:t>
            </w:r>
          </w:p>
        </w:tc>
        <w:tc>
          <w:tcPr>
            <w:tcW w:w="1984" w:type="dxa"/>
          </w:tcPr>
          <w:p w14:paraId="7DD5A3DF" w14:textId="77777777" w:rsidR="007A1C96" w:rsidRPr="008E5D09" w:rsidRDefault="007A1C96" w:rsidP="004C09D4">
            <w:pPr>
              <w:cnfStyle w:val="000000000000" w:firstRow="0" w:lastRow="0" w:firstColumn="0" w:lastColumn="0" w:oddVBand="0" w:evenVBand="0" w:oddHBand="0" w:evenHBand="0" w:firstRowFirstColumn="0" w:firstRowLastColumn="0" w:lastRowFirstColumn="0" w:lastRowLastColumn="0"/>
            </w:pPr>
          </w:p>
          <w:p w14:paraId="07FC8B97" w14:textId="77777777" w:rsidR="007A1C96" w:rsidRPr="008E5D09" w:rsidRDefault="007A1C96" w:rsidP="004C09D4">
            <w:pPr>
              <w:cnfStyle w:val="000000000000" w:firstRow="0" w:lastRow="0" w:firstColumn="0" w:lastColumn="0" w:oddVBand="0" w:evenVBand="0" w:oddHBand="0" w:evenHBand="0" w:firstRowFirstColumn="0" w:firstRowLastColumn="0" w:lastRowFirstColumn="0" w:lastRowLastColumn="0"/>
            </w:pPr>
            <w:r w:rsidRPr="008E5D09">
              <w:t>1</w:t>
            </w:r>
            <w:r>
              <w:t xml:space="preserve"> (6%)</w:t>
            </w:r>
          </w:p>
          <w:p w14:paraId="7E83D0C8" w14:textId="77777777" w:rsidR="007A1C96" w:rsidRPr="008E5D09" w:rsidRDefault="007A1C96" w:rsidP="004C09D4">
            <w:pPr>
              <w:cnfStyle w:val="000000000000" w:firstRow="0" w:lastRow="0" w:firstColumn="0" w:lastColumn="0" w:oddVBand="0" w:evenVBand="0" w:oddHBand="0" w:evenHBand="0" w:firstRowFirstColumn="0" w:firstRowLastColumn="0" w:lastRowFirstColumn="0" w:lastRowLastColumn="0"/>
            </w:pPr>
            <w:r w:rsidRPr="008E5D09">
              <w:t>4</w:t>
            </w:r>
            <w:r>
              <w:t xml:space="preserve"> (24%)</w:t>
            </w:r>
          </w:p>
          <w:p w14:paraId="21ED79F3" w14:textId="77777777" w:rsidR="007A1C96" w:rsidRPr="008E5D09" w:rsidRDefault="007A1C96" w:rsidP="004C09D4">
            <w:pPr>
              <w:cnfStyle w:val="000000000000" w:firstRow="0" w:lastRow="0" w:firstColumn="0" w:lastColumn="0" w:oddVBand="0" w:evenVBand="0" w:oddHBand="0" w:evenHBand="0" w:firstRowFirstColumn="0" w:firstRowLastColumn="0" w:lastRowFirstColumn="0" w:lastRowLastColumn="0"/>
            </w:pPr>
            <w:r w:rsidRPr="008E5D09">
              <w:t>5</w:t>
            </w:r>
            <w:r>
              <w:t xml:space="preserve"> (29%)</w:t>
            </w:r>
          </w:p>
          <w:p w14:paraId="2E6C2B55" w14:textId="77777777" w:rsidR="007A1C96" w:rsidRPr="008E5D09" w:rsidRDefault="007A1C96" w:rsidP="004C09D4">
            <w:pPr>
              <w:cnfStyle w:val="000000000000" w:firstRow="0" w:lastRow="0" w:firstColumn="0" w:lastColumn="0" w:oddVBand="0" w:evenVBand="0" w:oddHBand="0" w:evenHBand="0" w:firstRowFirstColumn="0" w:firstRowLastColumn="0" w:lastRowFirstColumn="0" w:lastRowLastColumn="0"/>
            </w:pPr>
            <w:r w:rsidRPr="008E5D09">
              <w:t>7</w:t>
            </w:r>
            <w:r>
              <w:t xml:space="preserve"> (41%)</w:t>
            </w:r>
          </w:p>
        </w:tc>
      </w:tr>
      <w:tr w:rsidR="007A1C96" w:rsidRPr="008E5D09" w14:paraId="502918F5" w14:textId="77777777" w:rsidTr="007A1C96">
        <w:tc>
          <w:tcPr>
            <w:cnfStyle w:val="001000000000" w:firstRow="0" w:lastRow="0" w:firstColumn="1" w:lastColumn="0" w:oddVBand="0" w:evenVBand="0" w:oddHBand="0" w:evenHBand="0" w:firstRowFirstColumn="0" w:firstRowLastColumn="0" w:lastRowFirstColumn="0" w:lastRowLastColumn="0"/>
            <w:tcW w:w="3114" w:type="dxa"/>
          </w:tcPr>
          <w:p w14:paraId="1FBE6F8C" w14:textId="77777777" w:rsidR="007A1C96" w:rsidRPr="008E5D09" w:rsidRDefault="007A1C96" w:rsidP="004C09D4">
            <w:r w:rsidRPr="008E5D09">
              <w:t>Highest level of education</w:t>
            </w:r>
          </w:p>
          <w:p w14:paraId="67CA23E0" w14:textId="77777777" w:rsidR="007A1C96" w:rsidRPr="008E5D09" w:rsidRDefault="007A1C96" w:rsidP="004C09D4">
            <w:r w:rsidRPr="008E5D09">
              <w:t xml:space="preserve">   A-level</w:t>
            </w:r>
          </w:p>
          <w:p w14:paraId="50CF364B" w14:textId="77777777" w:rsidR="007A1C96" w:rsidRPr="008E5D09" w:rsidRDefault="007A1C96" w:rsidP="004C09D4">
            <w:r w:rsidRPr="008E5D09">
              <w:t xml:space="preserve">   Higher national diploma</w:t>
            </w:r>
          </w:p>
          <w:p w14:paraId="3862C6FE" w14:textId="77777777" w:rsidR="007A1C96" w:rsidRPr="008E5D09" w:rsidRDefault="007A1C96" w:rsidP="004C09D4">
            <w:r w:rsidRPr="008E5D09">
              <w:t xml:space="preserve">   Degree level or above</w:t>
            </w:r>
          </w:p>
        </w:tc>
        <w:tc>
          <w:tcPr>
            <w:tcW w:w="1984" w:type="dxa"/>
          </w:tcPr>
          <w:p w14:paraId="4078DFC1" w14:textId="77777777" w:rsidR="007A1C96" w:rsidRPr="008E5D09" w:rsidRDefault="007A1C96" w:rsidP="004C09D4">
            <w:pPr>
              <w:cnfStyle w:val="000000000000" w:firstRow="0" w:lastRow="0" w:firstColumn="0" w:lastColumn="0" w:oddVBand="0" w:evenVBand="0" w:oddHBand="0" w:evenHBand="0" w:firstRowFirstColumn="0" w:firstRowLastColumn="0" w:lastRowFirstColumn="0" w:lastRowLastColumn="0"/>
            </w:pPr>
          </w:p>
          <w:p w14:paraId="782CD503" w14:textId="77777777" w:rsidR="007A1C96" w:rsidRPr="008E5D09" w:rsidRDefault="007A1C96" w:rsidP="004C09D4">
            <w:pPr>
              <w:cnfStyle w:val="000000000000" w:firstRow="0" w:lastRow="0" w:firstColumn="0" w:lastColumn="0" w:oddVBand="0" w:evenVBand="0" w:oddHBand="0" w:evenHBand="0" w:firstRowFirstColumn="0" w:firstRowLastColumn="0" w:lastRowFirstColumn="0" w:lastRowLastColumn="0"/>
            </w:pPr>
            <w:r w:rsidRPr="008E5D09">
              <w:t>4</w:t>
            </w:r>
            <w:r>
              <w:t xml:space="preserve"> (24%)</w:t>
            </w:r>
          </w:p>
          <w:p w14:paraId="6AF4D57D" w14:textId="77777777" w:rsidR="007A1C96" w:rsidRPr="008E5D09" w:rsidRDefault="007A1C96" w:rsidP="004C09D4">
            <w:pPr>
              <w:cnfStyle w:val="000000000000" w:firstRow="0" w:lastRow="0" w:firstColumn="0" w:lastColumn="0" w:oddVBand="0" w:evenVBand="0" w:oddHBand="0" w:evenHBand="0" w:firstRowFirstColumn="0" w:firstRowLastColumn="0" w:lastRowFirstColumn="0" w:lastRowLastColumn="0"/>
            </w:pPr>
            <w:r w:rsidRPr="008E5D09">
              <w:t>1</w:t>
            </w:r>
            <w:r>
              <w:t xml:space="preserve"> (6%)</w:t>
            </w:r>
          </w:p>
          <w:p w14:paraId="4DAF10EC" w14:textId="77777777" w:rsidR="007A1C96" w:rsidRPr="008E5D09" w:rsidRDefault="007A1C96" w:rsidP="004C09D4">
            <w:pPr>
              <w:cnfStyle w:val="000000000000" w:firstRow="0" w:lastRow="0" w:firstColumn="0" w:lastColumn="0" w:oddVBand="0" w:evenVBand="0" w:oddHBand="0" w:evenHBand="0" w:firstRowFirstColumn="0" w:firstRowLastColumn="0" w:lastRowFirstColumn="0" w:lastRowLastColumn="0"/>
            </w:pPr>
            <w:r w:rsidRPr="008E5D09">
              <w:t>12</w:t>
            </w:r>
            <w:r>
              <w:t xml:space="preserve"> (71%)</w:t>
            </w:r>
          </w:p>
        </w:tc>
      </w:tr>
      <w:tr w:rsidR="007A1C96" w:rsidRPr="008E5D09" w14:paraId="43A0A428" w14:textId="77777777" w:rsidTr="007A1C96">
        <w:tc>
          <w:tcPr>
            <w:cnfStyle w:val="001000000000" w:firstRow="0" w:lastRow="0" w:firstColumn="1" w:lastColumn="0" w:oddVBand="0" w:evenVBand="0" w:oddHBand="0" w:evenHBand="0" w:firstRowFirstColumn="0" w:firstRowLastColumn="0" w:lastRowFirstColumn="0" w:lastRowLastColumn="0"/>
            <w:tcW w:w="3114" w:type="dxa"/>
          </w:tcPr>
          <w:p w14:paraId="53AF4612" w14:textId="77777777" w:rsidR="007A1C96" w:rsidRPr="008E5D09" w:rsidRDefault="007A1C96" w:rsidP="004C09D4">
            <w:pPr>
              <w:rPr>
                <w:vertAlign w:val="superscript"/>
              </w:rPr>
            </w:pPr>
            <w:r w:rsidRPr="008E5D09">
              <w:t>Home index of deprivation quintile</w:t>
            </w:r>
          </w:p>
          <w:p w14:paraId="061FFCEE" w14:textId="77777777" w:rsidR="007A1C96" w:rsidRPr="008E5D09" w:rsidRDefault="007A1C96" w:rsidP="004C09D4">
            <w:r w:rsidRPr="008E5D09">
              <w:t xml:space="preserve">   1</w:t>
            </w:r>
            <w:r>
              <w:t xml:space="preserve"> – most deprived</w:t>
            </w:r>
          </w:p>
          <w:p w14:paraId="1436E884" w14:textId="77777777" w:rsidR="007A1C96" w:rsidRPr="008E5D09" w:rsidRDefault="007A1C96" w:rsidP="004C09D4">
            <w:r w:rsidRPr="008E5D09">
              <w:t xml:space="preserve">   2</w:t>
            </w:r>
          </w:p>
          <w:p w14:paraId="1982D052" w14:textId="77777777" w:rsidR="007A1C96" w:rsidRPr="008E5D09" w:rsidRDefault="007A1C96" w:rsidP="004C09D4">
            <w:r w:rsidRPr="008E5D09">
              <w:t xml:space="preserve">   3</w:t>
            </w:r>
          </w:p>
          <w:p w14:paraId="4A7E8E63" w14:textId="77777777" w:rsidR="007A1C96" w:rsidRPr="008E5D09" w:rsidRDefault="007A1C96" w:rsidP="004C09D4">
            <w:r w:rsidRPr="008E5D09">
              <w:t xml:space="preserve">   4 </w:t>
            </w:r>
          </w:p>
          <w:p w14:paraId="7429596F" w14:textId="77777777" w:rsidR="007A1C96" w:rsidRPr="008E5D09" w:rsidRDefault="007A1C96" w:rsidP="004C09D4">
            <w:r w:rsidRPr="008E5D09">
              <w:t xml:space="preserve">   5</w:t>
            </w:r>
            <w:r>
              <w:t xml:space="preserve"> – least deprived</w:t>
            </w:r>
          </w:p>
        </w:tc>
        <w:tc>
          <w:tcPr>
            <w:tcW w:w="1984" w:type="dxa"/>
          </w:tcPr>
          <w:p w14:paraId="7158DF9F" w14:textId="77777777" w:rsidR="007A1C96" w:rsidRPr="008E5D09" w:rsidRDefault="007A1C96" w:rsidP="004C09D4">
            <w:pPr>
              <w:cnfStyle w:val="000000000000" w:firstRow="0" w:lastRow="0" w:firstColumn="0" w:lastColumn="0" w:oddVBand="0" w:evenVBand="0" w:oddHBand="0" w:evenHBand="0" w:firstRowFirstColumn="0" w:firstRowLastColumn="0" w:lastRowFirstColumn="0" w:lastRowLastColumn="0"/>
            </w:pPr>
          </w:p>
          <w:p w14:paraId="7987D0F7"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p>
          <w:p w14:paraId="6A689DD2" w14:textId="77777777" w:rsidR="007A1C96" w:rsidRPr="008E5D09" w:rsidRDefault="007A1C96" w:rsidP="004C09D4">
            <w:pPr>
              <w:cnfStyle w:val="000000000000" w:firstRow="0" w:lastRow="0" w:firstColumn="0" w:lastColumn="0" w:oddVBand="0" w:evenVBand="0" w:oddHBand="0" w:evenHBand="0" w:firstRowFirstColumn="0" w:firstRowLastColumn="0" w:lastRowFirstColumn="0" w:lastRowLastColumn="0"/>
            </w:pPr>
            <w:r w:rsidRPr="008E5D09">
              <w:t>1</w:t>
            </w:r>
            <w:r>
              <w:t xml:space="preserve"> (6%)</w:t>
            </w:r>
          </w:p>
          <w:p w14:paraId="4A7B7880" w14:textId="77777777" w:rsidR="007A1C96" w:rsidRPr="008E5D09" w:rsidRDefault="007A1C96" w:rsidP="004C09D4">
            <w:pPr>
              <w:cnfStyle w:val="000000000000" w:firstRow="0" w:lastRow="0" w:firstColumn="0" w:lastColumn="0" w:oddVBand="0" w:evenVBand="0" w:oddHBand="0" w:evenHBand="0" w:firstRowFirstColumn="0" w:firstRowLastColumn="0" w:lastRowFirstColumn="0" w:lastRowLastColumn="0"/>
            </w:pPr>
            <w:r w:rsidRPr="008E5D09">
              <w:t>3</w:t>
            </w:r>
            <w:r>
              <w:t xml:space="preserve"> (18%)</w:t>
            </w:r>
          </w:p>
          <w:p w14:paraId="7DCA9FF6" w14:textId="77777777" w:rsidR="007A1C96" w:rsidRPr="008E5D09" w:rsidRDefault="007A1C96" w:rsidP="004C09D4">
            <w:pPr>
              <w:cnfStyle w:val="000000000000" w:firstRow="0" w:lastRow="0" w:firstColumn="0" w:lastColumn="0" w:oddVBand="0" w:evenVBand="0" w:oddHBand="0" w:evenHBand="0" w:firstRowFirstColumn="0" w:firstRowLastColumn="0" w:lastRowFirstColumn="0" w:lastRowLastColumn="0"/>
            </w:pPr>
            <w:r w:rsidRPr="008E5D09">
              <w:t>4</w:t>
            </w:r>
            <w:r>
              <w:t xml:space="preserve"> (24%)</w:t>
            </w:r>
          </w:p>
          <w:p w14:paraId="61679BEC" w14:textId="77777777" w:rsidR="007A1C96" w:rsidRPr="008E5D09" w:rsidRDefault="007A1C96" w:rsidP="004C09D4">
            <w:pPr>
              <w:cnfStyle w:val="000000000000" w:firstRow="0" w:lastRow="0" w:firstColumn="0" w:lastColumn="0" w:oddVBand="0" w:evenVBand="0" w:oddHBand="0" w:evenHBand="0" w:firstRowFirstColumn="0" w:firstRowLastColumn="0" w:lastRowFirstColumn="0" w:lastRowLastColumn="0"/>
            </w:pPr>
            <w:r w:rsidRPr="008E5D09">
              <w:t>3</w:t>
            </w:r>
            <w:r>
              <w:t xml:space="preserve"> (18%)</w:t>
            </w:r>
          </w:p>
          <w:p w14:paraId="5ED59ACD" w14:textId="77777777" w:rsidR="007A1C96" w:rsidRPr="008E5D09" w:rsidRDefault="007A1C96" w:rsidP="004C09D4">
            <w:pPr>
              <w:cnfStyle w:val="000000000000" w:firstRow="0" w:lastRow="0" w:firstColumn="0" w:lastColumn="0" w:oddVBand="0" w:evenVBand="0" w:oddHBand="0" w:evenHBand="0" w:firstRowFirstColumn="0" w:firstRowLastColumn="0" w:lastRowFirstColumn="0" w:lastRowLastColumn="0"/>
            </w:pPr>
            <w:r w:rsidRPr="008E5D09">
              <w:t>6</w:t>
            </w:r>
            <w:r>
              <w:t xml:space="preserve"> (35%)</w:t>
            </w:r>
          </w:p>
        </w:tc>
      </w:tr>
      <w:tr w:rsidR="007A1C96" w:rsidRPr="008E5D09" w14:paraId="4564E5CA" w14:textId="77777777" w:rsidTr="007A1C96">
        <w:tc>
          <w:tcPr>
            <w:cnfStyle w:val="001000000000" w:firstRow="0" w:lastRow="0" w:firstColumn="1" w:lastColumn="0" w:oddVBand="0" w:evenVBand="0" w:oddHBand="0" w:evenHBand="0" w:firstRowFirstColumn="0" w:firstRowLastColumn="0" w:lastRowFirstColumn="0" w:lastRowLastColumn="0"/>
            <w:tcW w:w="3114" w:type="dxa"/>
          </w:tcPr>
          <w:p w14:paraId="04C66BC6" w14:textId="77777777" w:rsidR="007A1C96" w:rsidRPr="008E5D09" w:rsidRDefault="007A1C96" w:rsidP="004C09D4">
            <w:r w:rsidRPr="008E5D09">
              <w:t>Number of children</w:t>
            </w:r>
          </w:p>
          <w:p w14:paraId="4B214B38" w14:textId="77777777" w:rsidR="007A1C96" w:rsidRPr="008E5D09" w:rsidRDefault="007A1C96" w:rsidP="004C09D4">
            <w:r w:rsidRPr="008E5D09">
              <w:t xml:space="preserve">   1</w:t>
            </w:r>
          </w:p>
          <w:p w14:paraId="574F7756" w14:textId="77777777" w:rsidR="007A1C96" w:rsidRPr="008E5D09" w:rsidRDefault="007A1C96" w:rsidP="004C09D4">
            <w:r w:rsidRPr="008E5D09">
              <w:t xml:space="preserve">   2</w:t>
            </w:r>
          </w:p>
          <w:p w14:paraId="1EA20FD6" w14:textId="77777777" w:rsidR="007A1C96" w:rsidRPr="008E5D09" w:rsidRDefault="007A1C96" w:rsidP="004C09D4">
            <w:r w:rsidRPr="008E5D09">
              <w:t xml:space="preserve">   3</w:t>
            </w:r>
          </w:p>
        </w:tc>
        <w:tc>
          <w:tcPr>
            <w:tcW w:w="1984" w:type="dxa"/>
          </w:tcPr>
          <w:p w14:paraId="4A46464E" w14:textId="77777777" w:rsidR="007A1C96" w:rsidRPr="008E5D09" w:rsidRDefault="007A1C96" w:rsidP="004C09D4">
            <w:pPr>
              <w:cnfStyle w:val="000000000000" w:firstRow="0" w:lastRow="0" w:firstColumn="0" w:lastColumn="0" w:oddVBand="0" w:evenVBand="0" w:oddHBand="0" w:evenHBand="0" w:firstRowFirstColumn="0" w:firstRowLastColumn="0" w:lastRowFirstColumn="0" w:lastRowLastColumn="0"/>
            </w:pPr>
          </w:p>
          <w:p w14:paraId="0503F5B5" w14:textId="77777777" w:rsidR="007A1C96" w:rsidRPr="008E5D09" w:rsidRDefault="007A1C96" w:rsidP="004C09D4">
            <w:pPr>
              <w:cnfStyle w:val="000000000000" w:firstRow="0" w:lastRow="0" w:firstColumn="0" w:lastColumn="0" w:oddVBand="0" w:evenVBand="0" w:oddHBand="0" w:evenHBand="0" w:firstRowFirstColumn="0" w:firstRowLastColumn="0" w:lastRowFirstColumn="0" w:lastRowLastColumn="0"/>
            </w:pPr>
            <w:r w:rsidRPr="008E5D09">
              <w:t>8</w:t>
            </w:r>
            <w:r>
              <w:t xml:space="preserve"> (47%)</w:t>
            </w:r>
          </w:p>
          <w:p w14:paraId="03F5CC4B" w14:textId="77777777" w:rsidR="007A1C96" w:rsidRPr="008E5D09" w:rsidRDefault="007A1C96" w:rsidP="004C09D4">
            <w:pPr>
              <w:cnfStyle w:val="000000000000" w:firstRow="0" w:lastRow="0" w:firstColumn="0" w:lastColumn="0" w:oddVBand="0" w:evenVBand="0" w:oddHBand="0" w:evenHBand="0" w:firstRowFirstColumn="0" w:firstRowLastColumn="0" w:lastRowFirstColumn="0" w:lastRowLastColumn="0"/>
            </w:pPr>
            <w:r w:rsidRPr="008E5D09">
              <w:t>8</w:t>
            </w:r>
            <w:r>
              <w:t xml:space="preserve"> (47%)</w:t>
            </w:r>
          </w:p>
          <w:p w14:paraId="07AAFAD1" w14:textId="77777777" w:rsidR="007A1C96" w:rsidRPr="008E5D09" w:rsidRDefault="007A1C96" w:rsidP="004C09D4">
            <w:pPr>
              <w:cnfStyle w:val="000000000000" w:firstRow="0" w:lastRow="0" w:firstColumn="0" w:lastColumn="0" w:oddVBand="0" w:evenVBand="0" w:oddHBand="0" w:evenHBand="0" w:firstRowFirstColumn="0" w:firstRowLastColumn="0" w:lastRowFirstColumn="0" w:lastRowLastColumn="0"/>
            </w:pPr>
            <w:r w:rsidRPr="008E5D09">
              <w:t>1</w:t>
            </w:r>
            <w:r>
              <w:t xml:space="preserve"> (6%)</w:t>
            </w:r>
          </w:p>
        </w:tc>
      </w:tr>
      <w:tr w:rsidR="007A1C96" w:rsidRPr="008E5D09" w14:paraId="27F05318" w14:textId="77777777" w:rsidTr="007A1C96">
        <w:tc>
          <w:tcPr>
            <w:cnfStyle w:val="001000000000" w:firstRow="0" w:lastRow="0" w:firstColumn="1" w:lastColumn="0" w:oddVBand="0" w:evenVBand="0" w:oddHBand="0" w:evenHBand="0" w:firstRowFirstColumn="0" w:firstRowLastColumn="0" w:lastRowFirstColumn="0" w:lastRowLastColumn="0"/>
            <w:tcW w:w="3114" w:type="dxa"/>
          </w:tcPr>
          <w:p w14:paraId="4AD04342" w14:textId="77777777" w:rsidR="007A1C96" w:rsidRPr="008E5D09" w:rsidRDefault="007A1C96" w:rsidP="004C09D4">
            <w:r w:rsidRPr="008E5D09">
              <w:t>Ethnicity</w:t>
            </w:r>
          </w:p>
          <w:p w14:paraId="32B122C1" w14:textId="77777777" w:rsidR="007A1C96" w:rsidRPr="008E5D09" w:rsidRDefault="007A1C96" w:rsidP="004C09D4">
            <w:r w:rsidRPr="008E5D09">
              <w:t xml:space="preserve">   White British</w:t>
            </w:r>
          </w:p>
          <w:p w14:paraId="508F0F8B" w14:textId="77777777" w:rsidR="007A1C96" w:rsidRPr="008E5D09" w:rsidRDefault="007A1C96" w:rsidP="004C09D4">
            <w:r>
              <w:t xml:space="preserve">   East Asian</w:t>
            </w:r>
          </w:p>
        </w:tc>
        <w:tc>
          <w:tcPr>
            <w:tcW w:w="1984" w:type="dxa"/>
          </w:tcPr>
          <w:p w14:paraId="1B5421A3" w14:textId="77777777" w:rsidR="007A1C96" w:rsidRPr="008E5D09" w:rsidRDefault="007A1C96" w:rsidP="004C09D4">
            <w:pPr>
              <w:cnfStyle w:val="000000000000" w:firstRow="0" w:lastRow="0" w:firstColumn="0" w:lastColumn="0" w:oddVBand="0" w:evenVBand="0" w:oddHBand="0" w:evenHBand="0" w:firstRowFirstColumn="0" w:firstRowLastColumn="0" w:lastRowFirstColumn="0" w:lastRowLastColumn="0"/>
            </w:pPr>
          </w:p>
          <w:p w14:paraId="059B3167" w14:textId="77777777" w:rsidR="007A1C96" w:rsidRPr="008E5D09" w:rsidRDefault="007A1C96" w:rsidP="004C09D4">
            <w:pPr>
              <w:cnfStyle w:val="000000000000" w:firstRow="0" w:lastRow="0" w:firstColumn="0" w:lastColumn="0" w:oddVBand="0" w:evenVBand="0" w:oddHBand="0" w:evenHBand="0" w:firstRowFirstColumn="0" w:firstRowLastColumn="0" w:lastRowFirstColumn="0" w:lastRowLastColumn="0"/>
            </w:pPr>
            <w:r w:rsidRPr="008E5D09">
              <w:t>16</w:t>
            </w:r>
            <w:r>
              <w:t xml:space="preserve"> (94%)</w:t>
            </w:r>
          </w:p>
          <w:p w14:paraId="2DC2DEF6" w14:textId="77777777" w:rsidR="007A1C96" w:rsidRPr="008E5D09" w:rsidRDefault="007A1C96" w:rsidP="004C09D4">
            <w:pPr>
              <w:cnfStyle w:val="000000000000" w:firstRow="0" w:lastRow="0" w:firstColumn="0" w:lastColumn="0" w:oddVBand="0" w:evenVBand="0" w:oddHBand="0" w:evenHBand="0" w:firstRowFirstColumn="0" w:firstRowLastColumn="0" w:lastRowFirstColumn="0" w:lastRowLastColumn="0"/>
            </w:pPr>
            <w:r w:rsidRPr="008E5D09">
              <w:t>1</w:t>
            </w:r>
            <w:r>
              <w:t xml:space="preserve"> (6%)</w:t>
            </w:r>
          </w:p>
        </w:tc>
      </w:tr>
    </w:tbl>
    <w:p w14:paraId="49B07D62" w14:textId="77777777" w:rsidR="007A1C96" w:rsidRDefault="007A1C96" w:rsidP="00F914E2">
      <w:pPr>
        <w:spacing w:after="0" w:line="480" w:lineRule="auto"/>
        <w:rPr>
          <w:u w:val="single"/>
        </w:rPr>
      </w:pPr>
    </w:p>
    <w:p w14:paraId="0EF61735" w14:textId="7581361F" w:rsidR="00EA5700" w:rsidRPr="00674E9C" w:rsidRDefault="00674E9C" w:rsidP="00F914E2">
      <w:pPr>
        <w:spacing w:after="0" w:line="480" w:lineRule="auto"/>
        <w:rPr>
          <w:u w:val="single"/>
        </w:rPr>
      </w:pPr>
      <w:r w:rsidRPr="00674E9C">
        <w:rPr>
          <w:u w:val="single"/>
        </w:rPr>
        <w:t>Key themes</w:t>
      </w:r>
    </w:p>
    <w:p w14:paraId="1510D3DF" w14:textId="1A444061" w:rsidR="00A7542F" w:rsidRDefault="00674E9C" w:rsidP="00F914E2">
      <w:pPr>
        <w:spacing w:after="0" w:line="480" w:lineRule="auto"/>
      </w:pPr>
      <w:r>
        <w:t xml:space="preserve">Five themes relevant to the </w:t>
      </w:r>
      <w:r w:rsidR="00C94897">
        <w:t xml:space="preserve">two </w:t>
      </w:r>
      <w:r>
        <w:t>research question</w:t>
      </w:r>
      <w:r w:rsidR="00C94897">
        <w:t>s</w:t>
      </w:r>
      <w:r>
        <w:t xml:space="preserve"> were identified in the data. These were: 1) </w:t>
      </w:r>
      <w:r w:rsidR="006A51FF">
        <w:t>What keeps me from improving my health</w:t>
      </w:r>
      <w:r>
        <w:t xml:space="preserve">? 2) What </w:t>
      </w:r>
      <w:r w:rsidR="00C4334A">
        <w:t>things in my life help</w:t>
      </w:r>
      <w:r>
        <w:t xml:space="preserve"> me to be healthy? 3) How did I use pregnancy-specific resources? 4) How much did I engage with the research nurses’ support? </w:t>
      </w:r>
      <w:r w:rsidR="006809F8">
        <w:t xml:space="preserve">and </w:t>
      </w:r>
      <w:r>
        <w:t xml:space="preserve">5) Why do I want to be healthy? These themes are presented with their sub-themes in </w:t>
      </w:r>
      <w:r w:rsidRPr="00A444C6">
        <w:t xml:space="preserve">Table </w:t>
      </w:r>
      <w:r w:rsidR="00063D78">
        <w:t>3</w:t>
      </w:r>
      <w:r w:rsidR="001856F0">
        <w:rPr>
          <w:b/>
        </w:rPr>
        <w:t>.</w:t>
      </w:r>
      <w:r>
        <w:t xml:space="preserve"> </w:t>
      </w:r>
    </w:p>
    <w:p w14:paraId="4EC0DE64" w14:textId="77777777" w:rsidR="00E7569D" w:rsidRDefault="00E7569D" w:rsidP="00F914E2">
      <w:pPr>
        <w:spacing w:after="0" w:line="480" w:lineRule="auto"/>
      </w:pPr>
    </w:p>
    <w:p w14:paraId="58208349" w14:textId="77777777" w:rsidR="00E7569D" w:rsidRDefault="00E7569D" w:rsidP="00F914E2">
      <w:pPr>
        <w:spacing w:after="0" w:line="480" w:lineRule="auto"/>
      </w:pPr>
    </w:p>
    <w:p w14:paraId="1A48122D" w14:textId="46B45847" w:rsidR="00E7569D" w:rsidRDefault="0006551B" w:rsidP="0006551B">
      <w:r>
        <w:br w:type="page"/>
      </w:r>
    </w:p>
    <w:p w14:paraId="004647A1" w14:textId="78379BAA" w:rsidR="007A1C96" w:rsidRPr="00FF14F7" w:rsidRDefault="007A1C96" w:rsidP="007A1C96">
      <w:pPr>
        <w:pStyle w:val="Caption"/>
        <w:keepNext/>
        <w:spacing w:after="0"/>
        <w:rPr>
          <w:sz w:val="22"/>
          <w:szCs w:val="22"/>
        </w:rPr>
      </w:pPr>
      <w:r w:rsidRPr="00FF14F7">
        <w:rPr>
          <w:sz w:val="22"/>
          <w:szCs w:val="22"/>
        </w:rPr>
        <w:lastRenderedPageBreak/>
        <w:t xml:space="preserve">Table </w:t>
      </w:r>
      <w:r w:rsidR="00063D78">
        <w:rPr>
          <w:sz w:val="22"/>
          <w:szCs w:val="22"/>
        </w:rPr>
        <w:fldChar w:fldCharType="begin"/>
      </w:r>
      <w:r w:rsidR="00063D78">
        <w:rPr>
          <w:sz w:val="22"/>
          <w:szCs w:val="22"/>
        </w:rPr>
        <w:instrText xml:space="preserve"> SEQ Table \* ARABIC \s 1 </w:instrText>
      </w:r>
      <w:r w:rsidR="00063D78">
        <w:rPr>
          <w:sz w:val="22"/>
          <w:szCs w:val="22"/>
        </w:rPr>
        <w:fldChar w:fldCharType="separate"/>
      </w:r>
      <w:r w:rsidR="00063D78">
        <w:rPr>
          <w:noProof/>
          <w:sz w:val="22"/>
          <w:szCs w:val="22"/>
        </w:rPr>
        <w:t>3</w:t>
      </w:r>
      <w:r w:rsidR="00063D78">
        <w:rPr>
          <w:sz w:val="22"/>
          <w:szCs w:val="22"/>
        </w:rPr>
        <w:fldChar w:fldCharType="end"/>
      </w:r>
      <w:r w:rsidRPr="00FF14F7">
        <w:rPr>
          <w:sz w:val="22"/>
          <w:szCs w:val="22"/>
        </w:rPr>
        <w:t xml:space="preserve"> Final coding frame</w:t>
      </w:r>
    </w:p>
    <w:tbl>
      <w:tblPr>
        <w:tblStyle w:val="PlainTable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4508"/>
        <w:gridCol w:w="4508"/>
      </w:tblGrid>
      <w:tr w:rsidR="007A1C96" w14:paraId="71A8A5A0" w14:textId="77777777" w:rsidTr="007A1C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bottom w:val="none" w:sz="0" w:space="0" w:color="auto"/>
            </w:tcBorders>
          </w:tcPr>
          <w:p w14:paraId="233699DF" w14:textId="77777777" w:rsidR="007A1C96" w:rsidRPr="002557BE" w:rsidRDefault="007A1C96" w:rsidP="004C09D4">
            <w:r w:rsidRPr="002557BE">
              <w:t>Theme</w:t>
            </w:r>
          </w:p>
        </w:tc>
        <w:tc>
          <w:tcPr>
            <w:tcW w:w="4508" w:type="dxa"/>
            <w:tcBorders>
              <w:bottom w:val="none" w:sz="0" w:space="0" w:color="auto"/>
            </w:tcBorders>
          </w:tcPr>
          <w:p w14:paraId="00B9C434" w14:textId="77777777" w:rsidR="007A1C96" w:rsidRPr="002557BE" w:rsidRDefault="007A1C96" w:rsidP="004C09D4">
            <w:pPr>
              <w:cnfStyle w:val="100000000000" w:firstRow="1" w:lastRow="0" w:firstColumn="0" w:lastColumn="0" w:oddVBand="0" w:evenVBand="0" w:oddHBand="0" w:evenHBand="0" w:firstRowFirstColumn="0" w:firstRowLastColumn="0" w:lastRowFirstColumn="0" w:lastRowLastColumn="0"/>
            </w:pPr>
            <w:r w:rsidRPr="002557BE">
              <w:t>Description</w:t>
            </w:r>
          </w:p>
        </w:tc>
      </w:tr>
      <w:tr w:rsidR="007A1C96" w14:paraId="5B167C00" w14:textId="77777777" w:rsidTr="007A1C96">
        <w:tc>
          <w:tcPr>
            <w:cnfStyle w:val="001000000000" w:firstRow="0" w:lastRow="0" w:firstColumn="1" w:lastColumn="0" w:oddVBand="0" w:evenVBand="0" w:oddHBand="0" w:evenHBand="0" w:firstRowFirstColumn="0" w:firstRowLastColumn="0" w:lastRowFirstColumn="0" w:lastRowLastColumn="0"/>
            <w:tcW w:w="4508" w:type="dxa"/>
          </w:tcPr>
          <w:p w14:paraId="6DE6E7CE" w14:textId="77777777" w:rsidR="007A1C96" w:rsidRDefault="007A1C96" w:rsidP="007A1C96">
            <w:pPr>
              <w:pStyle w:val="ListParagraph"/>
              <w:numPr>
                <w:ilvl w:val="0"/>
                <w:numId w:val="4"/>
              </w:numPr>
              <w:ind w:left="313" w:hanging="313"/>
            </w:pPr>
            <w:r>
              <w:t>What keeps me from improving my health?</w:t>
            </w:r>
          </w:p>
          <w:p w14:paraId="4E57B8CE" w14:textId="77777777" w:rsidR="007A1C96" w:rsidRDefault="007A1C96" w:rsidP="004C09D4">
            <w:r>
              <w:t xml:space="preserve">     1a. The way pregnancy makes me feel</w:t>
            </w:r>
          </w:p>
          <w:p w14:paraId="16599121" w14:textId="77777777" w:rsidR="007A1C96" w:rsidRDefault="007A1C96" w:rsidP="004C09D4">
            <w:r>
              <w:t xml:space="preserve">     1b. I’m still recovering from labour</w:t>
            </w:r>
          </w:p>
          <w:p w14:paraId="05214DBF" w14:textId="77777777" w:rsidR="007A1C96" w:rsidRDefault="007A1C96" w:rsidP="004C09D4"/>
          <w:p w14:paraId="69B0590C" w14:textId="77777777" w:rsidR="007A1C96" w:rsidRDefault="007A1C96" w:rsidP="004C09D4">
            <w:r>
              <w:t xml:space="preserve">     1c. My focus has changed since giving birth</w:t>
            </w:r>
          </w:p>
          <w:p w14:paraId="2D551832" w14:textId="77777777" w:rsidR="007A1C96" w:rsidRDefault="007A1C96" w:rsidP="004C09D4">
            <w:r>
              <w:t xml:space="preserve">     1d. My health is not a priority</w:t>
            </w:r>
          </w:p>
        </w:tc>
        <w:tc>
          <w:tcPr>
            <w:tcW w:w="4508" w:type="dxa"/>
          </w:tcPr>
          <w:p w14:paraId="348E1327"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r>
              <w:t>Barriers to improving health or reaching goals</w:t>
            </w:r>
          </w:p>
          <w:p w14:paraId="4981829A"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r>
              <w:t>Pregnancy-specific experiences</w:t>
            </w:r>
          </w:p>
          <w:p w14:paraId="087C3A12"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r>
              <w:t>Physical changes/impairments made it difficult to exercise post-birth</w:t>
            </w:r>
          </w:p>
          <w:p w14:paraId="20CC7C23"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r>
              <w:t xml:space="preserve">Barriers related to having a new baby </w:t>
            </w:r>
          </w:p>
          <w:p w14:paraId="5FC31C03"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r>
              <w:t xml:space="preserve">Lack of interest in own health </w:t>
            </w:r>
          </w:p>
        </w:tc>
      </w:tr>
      <w:tr w:rsidR="007A1C96" w14:paraId="1BCFA3CB" w14:textId="77777777" w:rsidTr="007A1C96">
        <w:tc>
          <w:tcPr>
            <w:cnfStyle w:val="001000000000" w:firstRow="0" w:lastRow="0" w:firstColumn="1" w:lastColumn="0" w:oddVBand="0" w:evenVBand="0" w:oddHBand="0" w:evenHBand="0" w:firstRowFirstColumn="0" w:firstRowLastColumn="0" w:lastRowFirstColumn="0" w:lastRowLastColumn="0"/>
            <w:tcW w:w="4508" w:type="dxa"/>
          </w:tcPr>
          <w:p w14:paraId="089FEED6" w14:textId="77777777" w:rsidR="007A1C96" w:rsidRDefault="007A1C96" w:rsidP="007A1C96">
            <w:pPr>
              <w:pStyle w:val="ListParagraph"/>
              <w:numPr>
                <w:ilvl w:val="0"/>
                <w:numId w:val="4"/>
              </w:numPr>
              <w:ind w:left="313" w:hanging="313"/>
            </w:pPr>
            <w:r>
              <w:t>What things in my life help me to be healthy?</w:t>
            </w:r>
          </w:p>
          <w:p w14:paraId="7A9A2B41" w14:textId="77777777" w:rsidR="007A1C96" w:rsidRDefault="007A1C96" w:rsidP="004C09D4">
            <w:r>
              <w:t xml:space="preserve">     2a. I have always had a healthy lifestyle</w:t>
            </w:r>
          </w:p>
          <w:p w14:paraId="077A6091" w14:textId="77777777" w:rsidR="007A1C96" w:rsidRDefault="007A1C96" w:rsidP="004C09D4">
            <w:r>
              <w:t xml:space="preserve">     2b. People around me are healthy too</w:t>
            </w:r>
          </w:p>
          <w:p w14:paraId="7CD74934" w14:textId="77777777" w:rsidR="007A1C96" w:rsidRDefault="007A1C96" w:rsidP="004C09D4">
            <w:r>
              <w:t xml:space="preserve">     2c. My environment encourages healthy </w:t>
            </w:r>
          </w:p>
          <w:p w14:paraId="6A204860" w14:textId="77777777" w:rsidR="007A1C96" w:rsidRDefault="007A1C96" w:rsidP="004C09D4">
            <w:r>
              <w:t xml:space="preserve">     behaviours</w:t>
            </w:r>
          </w:p>
        </w:tc>
        <w:tc>
          <w:tcPr>
            <w:tcW w:w="4508" w:type="dxa"/>
          </w:tcPr>
          <w:p w14:paraId="738567B5"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r>
              <w:t>Facilitators to improving health or reaching goals</w:t>
            </w:r>
          </w:p>
          <w:p w14:paraId="5FE88CFA"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r>
              <w:t>Being healthy comes naturally</w:t>
            </w:r>
          </w:p>
          <w:p w14:paraId="77754755"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r>
              <w:t>Social support for improving health behaviours</w:t>
            </w:r>
          </w:p>
          <w:p w14:paraId="693E7306"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r>
              <w:t>Environmental factors such as food availability or exercise facilities</w:t>
            </w:r>
          </w:p>
        </w:tc>
      </w:tr>
      <w:tr w:rsidR="007A1C96" w14:paraId="154F4728" w14:textId="77777777" w:rsidTr="007A1C96">
        <w:tc>
          <w:tcPr>
            <w:cnfStyle w:val="001000000000" w:firstRow="0" w:lastRow="0" w:firstColumn="1" w:lastColumn="0" w:oddVBand="0" w:evenVBand="0" w:oddHBand="0" w:evenHBand="0" w:firstRowFirstColumn="0" w:firstRowLastColumn="0" w:lastRowFirstColumn="0" w:lastRowLastColumn="0"/>
            <w:tcW w:w="4508" w:type="dxa"/>
          </w:tcPr>
          <w:p w14:paraId="07CB6AD5" w14:textId="77777777" w:rsidR="007A1C96" w:rsidRPr="002557BE" w:rsidRDefault="007A1C96" w:rsidP="007A1C96">
            <w:pPr>
              <w:pStyle w:val="ListParagraph"/>
              <w:numPr>
                <w:ilvl w:val="0"/>
                <w:numId w:val="4"/>
              </w:numPr>
              <w:ind w:left="313" w:hanging="313"/>
            </w:pPr>
            <w:r>
              <w:t>How did I use pregnancy-specific resources?</w:t>
            </w:r>
          </w:p>
          <w:p w14:paraId="21CE16D1" w14:textId="77777777" w:rsidR="007A1C96" w:rsidRDefault="007A1C96" w:rsidP="004C09D4">
            <w:r>
              <w:t xml:space="preserve">     3a. Baby’s development</w:t>
            </w:r>
          </w:p>
          <w:p w14:paraId="7A4E148F" w14:textId="77777777" w:rsidR="007A1C96" w:rsidRDefault="007A1C96" w:rsidP="004C09D4"/>
          <w:p w14:paraId="20779A7A" w14:textId="77777777" w:rsidR="007A1C96" w:rsidRDefault="007A1C96" w:rsidP="004C09D4">
            <w:r>
              <w:t xml:space="preserve">     3b. Specific concerns</w:t>
            </w:r>
          </w:p>
          <w:p w14:paraId="276DFCC9" w14:textId="77777777" w:rsidR="007A1C96" w:rsidRDefault="007A1C96" w:rsidP="004C09D4">
            <w:r>
              <w:t xml:space="preserve">     3c. To help me improve my health</w:t>
            </w:r>
          </w:p>
        </w:tc>
        <w:tc>
          <w:tcPr>
            <w:tcW w:w="4508" w:type="dxa"/>
          </w:tcPr>
          <w:p w14:paraId="418762EB"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r>
              <w:t>Use of available sources of information or support such as apps, books and classes</w:t>
            </w:r>
          </w:p>
          <w:p w14:paraId="01EA982F"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r>
              <w:t>Reading about how the baby is growing and developing</w:t>
            </w:r>
          </w:p>
          <w:p w14:paraId="1FDCE924"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r>
              <w:t>Looking up specific symptoms or guidelines</w:t>
            </w:r>
          </w:p>
          <w:p w14:paraId="78E8C80B"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r>
              <w:t>Advice or information related to improving diet or increasing physical activity</w:t>
            </w:r>
          </w:p>
        </w:tc>
      </w:tr>
      <w:tr w:rsidR="007A1C96" w14:paraId="7EC2A4F4" w14:textId="77777777" w:rsidTr="007A1C96">
        <w:tc>
          <w:tcPr>
            <w:cnfStyle w:val="001000000000" w:firstRow="0" w:lastRow="0" w:firstColumn="1" w:lastColumn="0" w:oddVBand="0" w:evenVBand="0" w:oddHBand="0" w:evenHBand="0" w:firstRowFirstColumn="0" w:firstRowLastColumn="0" w:lastRowFirstColumn="0" w:lastRowLastColumn="0"/>
            <w:tcW w:w="4508" w:type="dxa"/>
          </w:tcPr>
          <w:p w14:paraId="1D69986F" w14:textId="77777777" w:rsidR="007A1C96" w:rsidRDefault="007A1C96" w:rsidP="007A1C96">
            <w:pPr>
              <w:pStyle w:val="ListParagraph"/>
              <w:numPr>
                <w:ilvl w:val="0"/>
                <w:numId w:val="4"/>
              </w:numPr>
              <w:ind w:left="313" w:hanging="313"/>
            </w:pPr>
            <w:r>
              <w:t>How much did I engage with the research nurses’ support?</w:t>
            </w:r>
          </w:p>
          <w:p w14:paraId="77099810" w14:textId="77777777" w:rsidR="007A1C96" w:rsidRDefault="007A1C96" w:rsidP="004C09D4">
            <w:pPr>
              <w:pStyle w:val="ListParagraph"/>
              <w:ind w:left="313"/>
            </w:pPr>
            <w:r>
              <w:t>4a. I realised that they were trying to support me to set and reach health behaviour goals</w:t>
            </w:r>
          </w:p>
          <w:p w14:paraId="461B916D" w14:textId="77777777" w:rsidR="007A1C96" w:rsidRDefault="007A1C96" w:rsidP="004C09D4">
            <w:pPr>
              <w:pStyle w:val="ListParagraph"/>
              <w:ind w:left="313"/>
            </w:pPr>
            <w:r>
              <w:t>4b. The support I had helped me to be healthier</w:t>
            </w:r>
          </w:p>
          <w:p w14:paraId="2AA6E6EE" w14:textId="77777777" w:rsidR="007A1C96" w:rsidRDefault="007A1C96" w:rsidP="004C09D4">
            <w:pPr>
              <w:pStyle w:val="ListParagraph"/>
              <w:ind w:left="313"/>
            </w:pPr>
            <w:r>
              <w:t>4c. I set goals and tried to meet them (or not)</w:t>
            </w:r>
          </w:p>
        </w:tc>
        <w:tc>
          <w:tcPr>
            <w:tcW w:w="4508" w:type="dxa"/>
          </w:tcPr>
          <w:p w14:paraId="5FF5F441"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r>
              <w:t>Experiences and engagement with the HCS intervention</w:t>
            </w:r>
          </w:p>
          <w:p w14:paraId="79A83980"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r>
              <w:t>Participants describe the HC skills that the nurses used</w:t>
            </w:r>
          </w:p>
          <w:p w14:paraId="45B2E62D"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p>
          <w:p w14:paraId="7B351DCB"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r>
              <w:t>How the HCS intervention encouraged behaviour change</w:t>
            </w:r>
          </w:p>
          <w:p w14:paraId="3FC4DF98"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r>
              <w:t>Engagement with goal-setting and effort made to reach those goals</w:t>
            </w:r>
          </w:p>
        </w:tc>
      </w:tr>
      <w:tr w:rsidR="007A1C96" w14:paraId="0539F62E" w14:textId="77777777" w:rsidTr="007A1C96">
        <w:tc>
          <w:tcPr>
            <w:cnfStyle w:val="001000000000" w:firstRow="0" w:lastRow="0" w:firstColumn="1" w:lastColumn="0" w:oddVBand="0" w:evenVBand="0" w:oddHBand="0" w:evenHBand="0" w:firstRowFirstColumn="0" w:firstRowLastColumn="0" w:lastRowFirstColumn="0" w:lastRowLastColumn="0"/>
            <w:tcW w:w="4508" w:type="dxa"/>
          </w:tcPr>
          <w:p w14:paraId="0C3F2393" w14:textId="77777777" w:rsidR="007A1C96" w:rsidRDefault="007A1C96" w:rsidP="007A1C96">
            <w:pPr>
              <w:pStyle w:val="ListParagraph"/>
              <w:numPr>
                <w:ilvl w:val="0"/>
                <w:numId w:val="4"/>
              </w:numPr>
              <w:ind w:left="313" w:hanging="313"/>
            </w:pPr>
            <w:r>
              <w:t>Why do I want to be healthy?</w:t>
            </w:r>
          </w:p>
          <w:p w14:paraId="6D44667D" w14:textId="77777777" w:rsidR="007A1C96" w:rsidRDefault="007A1C96" w:rsidP="004C09D4">
            <w:pPr>
              <w:pStyle w:val="ListParagraph"/>
              <w:ind w:left="313"/>
            </w:pPr>
          </w:p>
          <w:p w14:paraId="741CAA11" w14:textId="77777777" w:rsidR="007A1C96" w:rsidRDefault="007A1C96" w:rsidP="004C09D4">
            <w:r>
              <w:t xml:space="preserve">     5a. I want to do the best I can for my  </w:t>
            </w:r>
          </w:p>
          <w:p w14:paraId="0AB5344E" w14:textId="77777777" w:rsidR="007A1C96" w:rsidRDefault="007A1C96" w:rsidP="004C09D4">
            <w:r>
              <w:t xml:space="preserve">     children</w:t>
            </w:r>
          </w:p>
          <w:p w14:paraId="64A45DFD" w14:textId="77777777" w:rsidR="007A1C96" w:rsidRDefault="007A1C96" w:rsidP="004C09D4">
            <w:r>
              <w:t xml:space="preserve">     5b. I want to stay healthy or get healthier</w:t>
            </w:r>
          </w:p>
          <w:p w14:paraId="10B6A1F5" w14:textId="77777777" w:rsidR="007A1C96" w:rsidRDefault="007A1C96" w:rsidP="004C09D4"/>
          <w:p w14:paraId="496FEED3" w14:textId="77777777" w:rsidR="007A1C96" w:rsidRDefault="007A1C96" w:rsidP="004C09D4">
            <w:r>
              <w:t xml:space="preserve">     5c. I don’t want to be fat</w:t>
            </w:r>
          </w:p>
        </w:tc>
        <w:tc>
          <w:tcPr>
            <w:tcW w:w="4508" w:type="dxa"/>
          </w:tcPr>
          <w:p w14:paraId="6629DEAE"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r>
              <w:t>Motivators for wanting to improve diet or increase physical activity</w:t>
            </w:r>
          </w:p>
          <w:p w14:paraId="6F50A4BB"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r>
              <w:t>Focus on the baby’s health and development</w:t>
            </w:r>
          </w:p>
          <w:p w14:paraId="03CC8CE1"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p>
          <w:p w14:paraId="5945396D"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r>
              <w:t>Focus on improvement or maintenance of own health</w:t>
            </w:r>
          </w:p>
          <w:p w14:paraId="4FB8F273" w14:textId="77777777" w:rsidR="007A1C96" w:rsidRDefault="007A1C96" w:rsidP="004C09D4">
            <w:pPr>
              <w:cnfStyle w:val="000000000000" w:firstRow="0" w:lastRow="0" w:firstColumn="0" w:lastColumn="0" w:oddVBand="0" w:evenVBand="0" w:oddHBand="0" w:evenHBand="0" w:firstRowFirstColumn="0" w:firstRowLastColumn="0" w:lastRowFirstColumn="0" w:lastRowLastColumn="0"/>
            </w:pPr>
            <w:r>
              <w:t>Concerns about body weight</w:t>
            </w:r>
          </w:p>
        </w:tc>
      </w:tr>
    </w:tbl>
    <w:p w14:paraId="7E148551" w14:textId="4424A85D" w:rsidR="00B424FC" w:rsidRDefault="00B424FC" w:rsidP="00B424FC">
      <w:pPr>
        <w:spacing w:before="240" w:after="0" w:line="480" w:lineRule="auto"/>
      </w:pPr>
      <w:r>
        <w:t>All themes are summarised below with illustrative quotes drawn from the interview transcripts. Each quote is followed by the woman’s age</w:t>
      </w:r>
      <w:r w:rsidR="00EB045D">
        <w:t xml:space="preserve"> range</w:t>
      </w:r>
      <w:r>
        <w:t xml:space="preserve"> at interview, number of children and home IMD quintile to show the spread of the data and to provide context.</w:t>
      </w:r>
    </w:p>
    <w:p w14:paraId="7CB01B72" w14:textId="54E12096" w:rsidR="008B6FCE" w:rsidRPr="00F914E2" w:rsidRDefault="008B6FCE" w:rsidP="00F914E2">
      <w:pPr>
        <w:pStyle w:val="ListParagraph"/>
        <w:numPr>
          <w:ilvl w:val="0"/>
          <w:numId w:val="7"/>
        </w:numPr>
        <w:spacing w:after="0" w:line="480" w:lineRule="auto"/>
        <w:ind w:left="426" w:hanging="426"/>
        <w:rPr>
          <w:u w:val="single"/>
        </w:rPr>
      </w:pPr>
      <w:r w:rsidRPr="00F914E2">
        <w:rPr>
          <w:u w:val="single"/>
        </w:rPr>
        <w:t>What keeps me from improving my health?</w:t>
      </w:r>
    </w:p>
    <w:p w14:paraId="70F54A04" w14:textId="2AD2595A" w:rsidR="004C54A2" w:rsidRDefault="004C54A2" w:rsidP="00F914E2">
      <w:pPr>
        <w:spacing w:after="0" w:line="480" w:lineRule="auto"/>
      </w:pPr>
      <w:r>
        <w:t xml:space="preserve">For most women, pregnancy introduced new barriers to eating a balanced diet. While they believed diet was important, women often said that they chose foods that would help them manage morning </w:t>
      </w:r>
      <w:r>
        <w:lastRenderedPageBreak/>
        <w:t xml:space="preserve">sickness, and some talked about cravings. Starchy foods were often favoured in the first few months of pregnancy </w:t>
      </w:r>
      <w:r w:rsidR="00C12F64">
        <w:t>as the</w:t>
      </w:r>
      <w:r w:rsidR="008B6FCE">
        <w:t>y</w:t>
      </w:r>
      <w:r w:rsidR="00C12F64">
        <w:t xml:space="preserve"> helped women cope with nausea.</w:t>
      </w:r>
    </w:p>
    <w:p w14:paraId="0D2568C7" w14:textId="53AD020E" w:rsidR="004C54A2" w:rsidRDefault="004C54A2" w:rsidP="00A10FD4">
      <w:pPr>
        <w:spacing w:line="480" w:lineRule="auto"/>
        <w:ind w:left="560"/>
        <w:rPr>
          <w:i/>
        </w:rPr>
      </w:pPr>
      <w:r>
        <w:rPr>
          <w:i/>
        </w:rPr>
        <w:t>I hit six weeks and I just felt like absolute rubbish, and I pretty much lived on rice cakes and mashed potato for ages. It was just anything to settle my stomach, and that’s all I fancied</w:t>
      </w:r>
      <w:r w:rsidR="006176D1">
        <w:rPr>
          <w:i/>
        </w:rPr>
        <w:t>.</w:t>
      </w:r>
      <w:r>
        <w:rPr>
          <w:i/>
        </w:rPr>
        <w:t xml:space="preserve"> (</w:t>
      </w:r>
      <w:r w:rsidR="00EB045D">
        <w:rPr>
          <w:i/>
        </w:rPr>
        <w:t>26-30</w:t>
      </w:r>
      <w:r>
        <w:rPr>
          <w:i/>
        </w:rPr>
        <w:t xml:space="preserve">; 1 child; IMD </w:t>
      </w:r>
      <w:r w:rsidR="00BE4433">
        <w:rPr>
          <w:i/>
        </w:rPr>
        <w:t>3</w:t>
      </w:r>
      <w:r>
        <w:rPr>
          <w:i/>
        </w:rPr>
        <w:t>)</w:t>
      </w:r>
    </w:p>
    <w:p w14:paraId="6F314E5E" w14:textId="5DE2754A" w:rsidR="004C54A2" w:rsidRPr="007026EB" w:rsidRDefault="004C54A2" w:rsidP="00A10FD4">
      <w:pPr>
        <w:spacing w:line="480" w:lineRule="auto"/>
        <w:ind w:left="560"/>
        <w:rPr>
          <w:i/>
        </w:rPr>
      </w:pPr>
      <w:r w:rsidRPr="00FA5BCA">
        <w:rPr>
          <w:i/>
        </w:rPr>
        <w:t>I get hyperemesis and I vomit and vomit until about six months. Both times, until almost six months. And so I didn’t really eat anything except crisps and bread and Coke</w:t>
      </w:r>
      <w:r w:rsidR="003868D2">
        <w:rPr>
          <w:i/>
        </w:rPr>
        <w:t xml:space="preserve"> </w:t>
      </w:r>
      <w:r w:rsidR="007B7888">
        <w:rPr>
          <w:i/>
        </w:rPr>
        <w:t>[</w:t>
      </w:r>
      <w:r w:rsidRPr="00FA5BCA">
        <w:rPr>
          <w:i/>
        </w:rPr>
        <w:t>…</w:t>
      </w:r>
      <w:r w:rsidR="007B7888">
        <w:rPr>
          <w:i/>
        </w:rPr>
        <w:t>]</w:t>
      </w:r>
      <w:r w:rsidRPr="00FA5BCA">
        <w:rPr>
          <w:i/>
        </w:rPr>
        <w:t xml:space="preserve"> really starchy things to keep it down. </w:t>
      </w:r>
      <w:r>
        <w:rPr>
          <w:i/>
        </w:rPr>
        <w:t>(</w:t>
      </w:r>
      <w:r w:rsidR="00EB045D">
        <w:rPr>
          <w:i/>
        </w:rPr>
        <w:t>36-</w:t>
      </w:r>
      <w:r>
        <w:rPr>
          <w:i/>
        </w:rPr>
        <w:t xml:space="preserve">40; 2 children; IMD </w:t>
      </w:r>
      <w:r w:rsidR="00BE4433">
        <w:rPr>
          <w:i/>
        </w:rPr>
        <w:t>3</w:t>
      </w:r>
      <w:r>
        <w:rPr>
          <w:i/>
        </w:rPr>
        <w:t>)</w:t>
      </w:r>
    </w:p>
    <w:p w14:paraId="51984F34" w14:textId="5D9A7458" w:rsidR="00F30D83" w:rsidRDefault="004C54A2" w:rsidP="00F914E2">
      <w:pPr>
        <w:spacing w:after="0" w:line="480" w:lineRule="auto"/>
      </w:pPr>
      <w:r>
        <w:t>S</w:t>
      </w:r>
      <w:r w:rsidR="00F30D83">
        <w:t xml:space="preserve">imilarly, </w:t>
      </w:r>
      <w:r>
        <w:t>women found it difficult to remain physic</w:t>
      </w:r>
      <w:r w:rsidR="00FA5454">
        <w:t>ally active as they progressed through pregnancy</w:t>
      </w:r>
      <w:r w:rsidR="00F30D83">
        <w:t>.</w:t>
      </w:r>
    </w:p>
    <w:p w14:paraId="5B235CD3" w14:textId="425D2C9B" w:rsidR="00792053" w:rsidRPr="00792053" w:rsidRDefault="00792053" w:rsidP="00F914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Pr>
          <w:rFonts w:ascii="Calibri" w:hAnsi="Calibri" w:cs="Calibri"/>
          <w:i/>
        </w:rPr>
      </w:pPr>
      <w:r w:rsidRPr="00792053">
        <w:rPr>
          <w:rFonts w:ascii="Calibri" w:hAnsi="Calibri" w:cs="Calibri"/>
          <w:i/>
        </w:rPr>
        <w:t>As I got more pregnant, it got harder. And he’s a very strong dog. He pulls a lot as well, so I got to the point where I was like, ‘I’m just not doing this anymore.’ I had quite a sore lower back in pregnancy as well</w:t>
      </w:r>
      <w:r w:rsidR="00EE6D19">
        <w:rPr>
          <w:rFonts w:ascii="Calibri" w:hAnsi="Calibri" w:cs="Calibri"/>
          <w:i/>
        </w:rPr>
        <w:t>.</w:t>
      </w:r>
      <w:r w:rsidR="00AA063E">
        <w:rPr>
          <w:rFonts w:ascii="Calibri" w:hAnsi="Calibri" w:cs="Calibri"/>
          <w:i/>
        </w:rPr>
        <w:t xml:space="preserve"> </w:t>
      </w:r>
      <w:r w:rsidR="00BE4433">
        <w:rPr>
          <w:rFonts w:ascii="Calibri" w:hAnsi="Calibri" w:cs="Calibri"/>
          <w:i/>
        </w:rPr>
        <w:t>(</w:t>
      </w:r>
      <w:r w:rsidR="00EB045D">
        <w:rPr>
          <w:rFonts w:ascii="Calibri" w:hAnsi="Calibri" w:cs="Calibri"/>
          <w:i/>
        </w:rPr>
        <w:t>26-30</w:t>
      </w:r>
      <w:r w:rsidR="00BE4433">
        <w:rPr>
          <w:rFonts w:ascii="Calibri" w:hAnsi="Calibri" w:cs="Calibri"/>
          <w:i/>
        </w:rPr>
        <w:t>; 2 children; IMD 5</w:t>
      </w:r>
      <w:r w:rsidR="00FA5454">
        <w:rPr>
          <w:rFonts w:ascii="Calibri" w:hAnsi="Calibri" w:cs="Calibri"/>
          <w:i/>
        </w:rPr>
        <w:t>)</w:t>
      </w:r>
    </w:p>
    <w:p w14:paraId="76ACE9CF" w14:textId="4A4D0A33" w:rsidR="004C54A2" w:rsidRDefault="00F30D83" w:rsidP="00F914E2">
      <w:pPr>
        <w:spacing w:after="0" w:line="480" w:lineRule="auto"/>
      </w:pPr>
      <w:r>
        <w:t>Fewer</w:t>
      </w:r>
      <w:r w:rsidR="004C54A2">
        <w:t xml:space="preserve"> pregnancy-related barriers were discussed with regard to </w:t>
      </w:r>
      <w:r w:rsidR="008316C8">
        <w:t xml:space="preserve">physical activity </w:t>
      </w:r>
      <w:r w:rsidR="004C54A2">
        <w:t xml:space="preserve">than diet. </w:t>
      </w:r>
      <w:r w:rsidR="004E7C37">
        <w:t>In contrast</w:t>
      </w:r>
      <w:r w:rsidR="004C54A2">
        <w:t xml:space="preserve">, the post-natal period </w:t>
      </w:r>
      <w:r w:rsidR="00C94C20">
        <w:t xml:space="preserve">appeared </w:t>
      </w:r>
      <w:r w:rsidR="004C54A2">
        <w:t xml:space="preserve">to influence </w:t>
      </w:r>
      <w:r w:rsidR="008316C8">
        <w:t xml:space="preserve">physical activity </w:t>
      </w:r>
      <w:r w:rsidR="004C54A2">
        <w:t>levels more than pregnancy</w:t>
      </w:r>
      <w:r w:rsidR="00BF4E06">
        <w:t xml:space="preserve"> as </w:t>
      </w:r>
      <w:r w:rsidR="004C54A2">
        <w:t xml:space="preserve">women </w:t>
      </w:r>
      <w:r w:rsidR="00C94C20">
        <w:t>described being</w:t>
      </w:r>
      <w:r w:rsidR="004C54A2">
        <w:t xml:space="preserve"> tired and need</w:t>
      </w:r>
      <w:r w:rsidR="00105A22">
        <w:t>ing</w:t>
      </w:r>
      <w:r w:rsidR="004C54A2">
        <w:t xml:space="preserve"> to recover from childbirth. </w:t>
      </w:r>
    </w:p>
    <w:p w14:paraId="62929E43" w14:textId="58A7F14B" w:rsidR="004C54A2" w:rsidRPr="00510713" w:rsidRDefault="004C54A2" w:rsidP="00F01FCC">
      <w:pPr>
        <w:spacing w:line="480" w:lineRule="auto"/>
        <w:ind w:left="560"/>
        <w:rPr>
          <w:i/>
        </w:rPr>
      </w:pPr>
      <w:r w:rsidRPr="00510713">
        <w:rPr>
          <w:i/>
        </w:rPr>
        <w:t>I had some problems with my episiotomy and the stitches came out. That was quite painful and sore, so I actually found walking quite difficult</w:t>
      </w:r>
      <w:r w:rsidR="00AA063E">
        <w:rPr>
          <w:i/>
        </w:rPr>
        <w:t xml:space="preserve"> </w:t>
      </w:r>
      <w:r w:rsidR="007B7888">
        <w:rPr>
          <w:i/>
        </w:rPr>
        <w:t>[</w:t>
      </w:r>
      <w:r w:rsidRPr="00510713">
        <w:rPr>
          <w:i/>
        </w:rPr>
        <w:t>…</w:t>
      </w:r>
      <w:r w:rsidR="007B7888">
        <w:rPr>
          <w:i/>
        </w:rPr>
        <w:t>]</w:t>
      </w:r>
      <w:r w:rsidRPr="00510713">
        <w:rPr>
          <w:i/>
        </w:rPr>
        <w:t xml:space="preserve"> For the first two months I really couldn’t walk very far at all. (36</w:t>
      </w:r>
      <w:r w:rsidR="00EB045D">
        <w:rPr>
          <w:i/>
        </w:rPr>
        <w:t>-40</w:t>
      </w:r>
      <w:r w:rsidRPr="00510713">
        <w:rPr>
          <w:i/>
        </w:rPr>
        <w:t xml:space="preserve">; 1 child; IMD </w:t>
      </w:r>
      <w:r w:rsidR="00BE4433">
        <w:rPr>
          <w:i/>
        </w:rPr>
        <w:t>2</w:t>
      </w:r>
      <w:r w:rsidRPr="00510713">
        <w:rPr>
          <w:i/>
        </w:rPr>
        <w:t>)</w:t>
      </w:r>
    </w:p>
    <w:p w14:paraId="1684E437" w14:textId="47AA2066" w:rsidR="00F749D2" w:rsidRDefault="00F042D7" w:rsidP="00F914E2">
      <w:pPr>
        <w:spacing w:after="0" w:line="480" w:lineRule="auto"/>
      </w:pPr>
      <w:r>
        <w:t xml:space="preserve">For those who </w:t>
      </w:r>
      <w:r w:rsidR="001D611C">
        <w:t>had more than one child, there were</w:t>
      </w:r>
      <w:r w:rsidR="00A517DF">
        <w:t xml:space="preserve"> </w:t>
      </w:r>
      <w:r w:rsidR="00F749D2">
        <w:t>additional barrier</w:t>
      </w:r>
      <w:r>
        <w:t>s such as lack of time or energy</w:t>
      </w:r>
      <w:r w:rsidR="00F749D2">
        <w:t>.</w:t>
      </w:r>
      <w:r>
        <w:t xml:space="preserve"> This </w:t>
      </w:r>
      <w:r w:rsidR="00111ADC">
        <w:t xml:space="preserve">appeared to be </w:t>
      </w:r>
      <w:r>
        <w:t>true both during pregnancy and after giving birth.</w:t>
      </w:r>
    </w:p>
    <w:p w14:paraId="0333DB0A" w14:textId="0CB21913" w:rsidR="00F749D2" w:rsidRDefault="00F749D2" w:rsidP="00A10FD4">
      <w:pPr>
        <w:spacing w:line="480" w:lineRule="auto"/>
        <w:ind w:left="567"/>
        <w:rPr>
          <w:i/>
        </w:rPr>
      </w:pPr>
      <w:r w:rsidRPr="00B44468">
        <w:rPr>
          <w:i/>
        </w:rPr>
        <w:t>The second time you just sort of have to continue as you are because you’ve got someone else to think about. So actually, I didn’t make nearly as many changes to my life as I did the first time I was pregnant, when</w:t>
      </w:r>
      <w:r w:rsidR="00F01FCC">
        <w:rPr>
          <w:i/>
        </w:rPr>
        <w:t xml:space="preserve"> it was just me and my partner. </w:t>
      </w:r>
      <w:r>
        <w:rPr>
          <w:i/>
        </w:rPr>
        <w:t>(</w:t>
      </w:r>
      <w:r w:rsidR="00EB045D">
        <w:rPr>
          <w:i/>
        </w:rPr>
        <w:t>36-</w:t>
      </w:r>
      <w:r>
        <w:rPr>
          <w:i/>
        </w:rPr>
        <w:t xml:space="preserve">40; 2 children; IMD </w:t>
      </w:r>
      <w:r w:rsidR="00F967AB">
        <w:rPr>
          <w:i/>
        </w:rPr>
        <w:t>3</w:t>
      </w:r>
      <w:r>
        <w:rPr>
          <w:i/>
        </w:rPr>
        <w:t>)</w:t>
      </w:r>
    </w:p>
    <w:p w14:paraId="7766C5ED" w14:textId="2AF893E2" w:rsidR="00F749D2" w:rsidRDefault="00F749D2" w:rsidP="00A10FD4">
      <w:pPr>
        <w:spacing w:line="480" w:lineRule="auto"/>
        <w:ind w:left="567"/>
        <w:rPr>
          <w:i/>
        </w:rPr>
      </w:pPr>
      <w:r>
        <w:rPr>
          <w:i/>
        </w:rPr>
        <w:lastRenderedPageBreak/>
        <w:t>We haven’t been on as many walks as I used to do with [first child] when she was little. We used to go for a walk after my husband got home from work</w:t>
      </w:r>
      <w:r w:rsidR="00720295">
        <w:rPr>
          <w:i/>
        </w:rPr>
        <w:t xml:space="preserve"> […] </w:t>
      </w:r>
      <w:r w:rsidR="006176D1">
        <w:rPr>
          <w:i/>
        </w:rPr>
        <w:t>‘</w:t>
      </w:r>
      <w:r>
        <w:rPr>
          <w:i/>
        </w:rPr>
        <w:t>Course we can’t do that now when we’ve got a toddler as well.</w:t>
      </w:r>
      <w:r w:rsidR="001A66DF">
        <w:rPr>
          <w:i/>
        </w:rPr>
        <w:t xml:space="preserve"> (3</w:t>
      </w:r>
      <w:r w:rsidR="00EB045D">
        <w:rPr>
          <w:i/>
        </w:rPr>
        <w:t>6-40</w:t>
      </w:r>
      <w:r w:rsidR="001A66DF">
        <w:rPr>
          <w:i/>
        </w:rPr>
        <w:t xml:space="preserve">; 2 children; IMD </w:t>
      </w:r>
      <w:r w:rsidR="00F967AB">
        <w:rPr>
          <w:i/>
        </w:rPr>
        <w:t>3</w:t>
      </w:r>
      <w:r w:rsidR="001A66DF">
        <w:rPr>
          <w:i/>
        </w:rPr>
        <w:t>)</w:t>
      </w:r>
    </w:p>
    <w:p w14:paraId="3CC41740" w14:textId="2AC2AB87" w:rsidR="00F30D83" w:rsidRDefault="004C54A2" w:rsidP="00F914E2">
      <w:pPr>
        <w:spacing w:after="0" w:line="480" w:lineRule="auto"/>
      </w:pPr>
      <w:r>
        <w:t xml:space="preserve">Pregnancy-related barriers to improving diet and increasing </w:t>
      </w:r>
      <w:r w:rsidR="008316C8">
        <w:t>physical activity</w:t>
      </w:r>
      <w:r w:rsidR="00487636">
        <w:t xml:space="preserve"> </w:t>
      </w:r>
      <w:r>
        <w:t>were reported by most participants, regardless of their intention or desire to change these behaviours.</w:t>
      </w:r>
      <w:r w:rsidR="00F30D83">
        <w:t xml:space="preserve"> However, one factor that was not necessarily related to pregnancy was </w:t>
      </w:r>
      <w:r w:rsidR="003868D2">
        <w:t>a few women’s</w:t>
      </w:r>
      <w:r w:rsidR="00F30D83">
        <w:t xml:space="preserve"> </w:t>
      </w:r>
      <w:r w:rsidR="001265E8">
        <w:t xml:space="preserve">apparent </w:t>
      </w:r>
      <w:r w:rsidR="00F30D83">
        <w:t xml:space="preserve">lack </w:t>
      </w:r>
      <w:r w:rsidR="003868D2">
        <w:t xml:space="preserve">of </w:t>
      </w:r>
      <w:r w:rsidR="00F30D83">
        <w:t>interest in their own health</w:t>
      </w:r>
      <w:r w:rsidR="003868D2">
        <w:t>:</w:t>
      </w:r>
      <w:r w:rsidR="00F30D83">
        <w:t xml:space="preserve"> </w:t>
      </w:r>
    </w:p>
    <w:p w14:paraId="754DEFCE" w14:textId="33682F9D" w:rsidR="00F30D83" w:rsidRDefault="00F30D83" w:rsidP="00A10FD4">
      <w:pPr>
        <w:spacing w:line="480" w:lineRule="auto"/>
        <w:ind w:left="560"/>
        <w:rPr>
          <w:i/>
        </w:rPr>
      </w:pPr>
      <w:r w:rsidRPr="00110BB6">
        <w:rPr>
          <w:i/>
        </w:rPr>
        <w:t>I’m sure there’s plenty of other women out there that are a lot more together than me, and probably are out and, you know, jogging around the block at 7 o’clock in the morning or whatever. And you know, that’s just not me.</w:t>
      </w:r>
      <w:r w:rsidR="00A517DF">
        <w:rPr>
          <w:i/>
        </w:rPr>
        <w:t xml:space="preserve"> </w:t>
      </w:r>
      <w:r w:rsidRPr="00110BB6">
        <w:rPr>
          <w:i/>
        </w:rPr>
        <w:t>(</w:t>
      </w:r>
      <w:r w:rsidR="00EB045D">
        <w:rPr>
          <w:i/>
        </w:rPr>
        <w:t>36-</w:t>
      </w:r>
      <w:r w:rsidRPr="00110BB6">
        <w:rPr>
          <w:i/>
        </w:rPr>
        <w:t xml:space="preserve">40; 2 children; IMD </w:t>
      </w:r>
      <w:r w:rsidR="00F967AB">
        <w:rPr>
          <w:i/>
        </w:rPr>
        <w:t>3</w:t>
      </w:r>
      <w:r w:rsidRPr="00110BB6">
        <w:rPr>
          <w:i/>
        </w:rPr>
        <w:t>)</w:t>
      </w:r>
    </w:p>
    <w:p w14:paraId="49F5BB7B" w14:textId="0C18312D" w:rsidR="00A517DF" w:rsidRPr="00A517DF" w:rsidRDefault="00A517DF" w:rsidP="00F914E2">
      <w:pPr>
        <w:spacing w:after="0" w:line="480" w:lineRule="auto"/>
      </w:pPr>
      <w:r>
        <w:t>Barriers to improving health behaviours were identified by most participants, and these were usually related to pregnancy or motherhood. On the other hand, some women were able to identify things in their lives that made it easier to be healthy</w:t>
      </w:r>
      <w:r w:rsidR="00676033">
        <w:t>.</w:t>
      </w:r>
    </w:p>
    <w:p w14:paraId="73262B15" w14:textId="77777777" w:rsidR="0030633B" w:rsidRPr="0030633B" w:rsidRDefault="00D64A7F" w:rsidP="00F914E2">
      <w:pPr>
        <w:spacing w:after="0" w:line="480" w:lineRule="auto"/>
        <w:rPr>
          <w:u w:val="single"/>
        </w:rPr>
      </w:pPr>
      <w:r>
        <w:rPr>
          <w:u w:val="single"/>
        </w:rPr>
        <w:t xml:space="preserve">2) </w:t>
      </w:r>
      <w:r w:rsidR="0030633B" w:rsidRPr="0030633B">
        <w:rPr>
          <w:u w:val="single"/>
        </w:rPr>
        <w:t xml:space="preserve">What </w:t>
      </w:r>
      <w:r w:rsidR="00644F90">
        <w:rPr>
          <w:u w:val="single"/>
        </w:rPr>
        <w:t>things in my life help</w:t>
      </w:r>
      <w:r w:rsidR="0030633B" w:rsidRPr="0030633B">
        <w:rPr>
          <w:u w:val="single"/>
        </w:rPr>
        <w:t xml:space="preserve"> me to be healthy?</w:t>
      </w:r>
    </w:p>
    <w:p w14:paraId="1A4FB6D2" w14:textId="75F5CB69" w:rsidR="00C122CC" w:rsidRPr="00110BB6" w:rsidRDefault="00C122CC" w:rsidP="00F914E2">
      <w:pPr>
        <w:spacing w:after="0" w:line="480" w:lineRule="auto"/>
      </w:pPr>
      <w:r>
        <w:t xml:space="preserve">Some participants seemed to find it easier than others to maintain a healthy lifestyle or reach their health behaviour goals during </w:t>
      </w:r>
      <w:r w:rsidR="00F01FCC">
        <w:t>pregnancy</w:t>
      </w:r>
      <w:r>
        <w:t>. Fo</w:t>
      </w:r>
      <w:r w:rsidR="00520B91">
        <w:t>r a few women, staying healthy</w:t>
      </w:r>
      <w:r>
        <w:t xml:space="preserve"> </w:t>
      </w:r>
      <w:r w:rsidR="00C62BAD">
        <w:t>seemed to come naturally</w:t>
      </w:r>
      <w:r>
        <w:t xml:space="preserve">. </w:t>
      </w:r>
    </w:p>
    <w:p w14:paraId="02C3C122" w14:textId="2E7ED919" w:rsidR="00D824F1" w:rsidRDefault="00C122CC" w:rsidP="00F01FCC">
      <w:pPr>
        <w:spacing w:line="480" w:lineRule="auto"/>
        <w:ind w:firstLine="709"/>
        <w:rPr>
          <w:i/>
        </w:rPr>
      </w:pPr>
      <w:r w:rsidRPr="00020953">
        <w:rPr>
          <w:i/>
        </w:rPr>
        <w:t xml:space="preserve">I know how to eat healthily – I’ve always done it. </w:t>
      </w:r>
      <w:r>
        <w:rPr>
          <w:i/>
        </w:rPr>
        <w:t>(</w:t>
      </w:r>
      <w:r w:rsidR="00EB045D">
        <w:rPr>
          <w:i/>
        </w:rPr>
        <w:t>26-</w:t>
      </w:r>
      <w:r>
        <w:rPr>
          <w:i/>
        </w:rPr>
        <w:t xml:space="preserve">30; 1 child; IMD </w:t>
      </w:r>
      <w:r w:rsidR="00F967AB">
        <w:rPr>
          <w:i/>
        </w:rPr>
        <w:t>4</w:t>
      </w:r>
      <w:r w:rsidR="00F01FCC">
        <w:rPr>
          <w:i/>
        </w:rPr>
        <w:t>)</w:t>
      </w:r>
    </w:p>
    <w:p w14:paraId="5942FF8F" w14:textId="1C5DBC71" w:rsidR="00C122CC" w:rsidRPr="00110BB6" w:rsidRDefault="00C122CC" w:rsidP="00A10FD4">
      <w:pPr>
        <w:spacing w:line="480" w:lineRule="auto"/>
        <w:ind w:left="720"/>
        <w:rPr>
          <w:i/>
        </w:rPr>
      </w:pPr>
      <w:r w:rsidRPr="00110BB6">
        <w:rPr>
          <w:i/>
        </w:rPr>
        <w:t>Oh, just that I have always been like, I really enjoy exercise. And then, you know… I didn’t want to not do anything and sort of stagnate when I was pregnant. I wanted to keep up doing something. So I think that was part of it too; the fact that I’m just naturally an active person. (</w:t>
      </w:r>
      <w:r w:rsidR="00EB045D">
        <w:rPr>
          <w:i/>
        </w:rPr>
        <w:t>31-</w:t>
      </w:r>
      <w:r w:rsidRPr="00110BB6">
        <w:rPr>
          <w:i/>
        </w:rPr>
        <w:t xml:space="preserve">35; 1 child; IMD </w:t>
      </w:r>
      <w:r w:rsidR="00642C53">
        <w:rPr>
          <w:i/>
        </w:rPr>
        <w:t>4</w:t>
      </w:r>
      <w:r w:rsidRPr="00110BB6">
        <w:rPr>
          <w:i/>
        </w:rPr>
        <w:t>)</w:t>
      </w:r>
    </w:p>
    <w:p w14:paraId="7A52E5FD" w14:textId="374902FA" w:rsidR="00300EB7" w:rsidRDefault="00A35F07" w:rsidP="00F914E2">
      <w:pPr>
        <w:spacing w:after="0" w:line="480" w:lineRule="auto"/>
      </w:pPr>
      <w:r>
        <w:t>For those who said they were health</w:t>
      </w:r>
      <w:r w:rsidR="00C62BAD">
        <w:t>y</w:t>
      </w:r>
      <w:r>
        <w:t xml:space="preserve"> people, this focus on health often extended to the</w:t>
      </w:r>
      <w:r w:rsidR="00C62BAD">
        <w:t>ir h</w:t>
      </w:r>
      <w:r w:rsidR="00F92D7F">
        <w:t>ouseholds or social circles</w:t>
      </w:r>
      <w:r w:rsidR="00EA469B">
        <w:t>.</w:t>
      </w:r>
      <w:r w:rsidR="00F92D7F">
        <w:t xml:space="preserve"> </w:t>
      </w:r>
      <w:r w:rsidR="00EA469B">
        <w:t>S</w:t>
      </w:r>
      <w:r w:rsidR="00C62BAD">
        <w:t>ocial support further enabled them to maintain healthy lifestyles during and post-pregnancy.</w:t>
      </w:r>
      <w:r>
        <w:t xml:space="preserve"> </w:t>
      </w:r>
    </w:p>
    <w:p w14:paraId="594E2155" w14:textId="04E819E9" w:rsidR="00A35F07" w:rsidRDefault="00A35F07" w:rsidP="00A10F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09"/>
        <w:rPr>
          <w:rFonts w:ascii="Calibri" w:hAnsi="Calibri" w:cs="Calibri"/>
          <w:i/>
        </w:rPr>
      </w:pPr>
      <w:r w:rsidRPr="00A35F07">
        <w:rPr>
          <w:rFonts w:ascii="Calibri" w:hAnsi="Calibri" w:cs="Calibri"/>
          <w:i/>
        </w:rPr>
        <w:lastRenderedPageBreak/>
        <w:t>I’m not panicking about any of it. As I said before</w:t>
      </w:r>
      <w:r w:rsidR="00BF7C45">
        <w:rPr>
          <w:rFonts w:ascii="Calibri" w:hAnsi="Calibri" w:cs="Calibri"/>
          <w:i/>
        </w:rPr>
        <w:t>,</w:t>
      </w:r>
      <w:r w:rsidRPr="00A35F07">
        <w:rPr>
          <w:rFonts w:ascii="Calibri" w:hAnsi="Calibri" w:cs="Calibri"/>
          <w:i/>
        </w:rPr>
        <w:t xml:space="preserve"> obviously with someone in the house who likes to cook</w:t>
      </w:r>
      <w:r w:rsidR="00150E9A">
        <w:rPr>
          <w:rFonts w:ascii="Calibri" w:hAnsi="Calibri" w:cs="Calibri"/>
          <w:i/>
        </w:rPr>
        <w:t xml:space="preserve">, and </w:t>
      </w:r>
      <w:r w:rsidRPr="00A35F07">
        <w:rPr>
          <w:rFonts w:ascii="Calibri" w:hAnsi="Calibri" w:cs="Calibri"/>
          <w:i/>
        </w:rPr>
        <w:t>he cycles a lot</w:t>
      </w:r>
      <w:r w:rsidR="00150E9A">
        <w:rPr>
          <w:rFonts w:ascii="Calibri" w:hAnsi="Calibri" w:cs="Calibri"/>
          <w:i/>
        </w:rPr>
        <w:t>,</w:t>
      </w:r>
      <w:r w:rsidRPr="00A35F07">
        <w:rPr>
          <w:rFonts w:ascii="Calibri" w:hAnsi="Calibri" w:cs="Calibri"/>
          <w:i/>
        </w:rPr>
        <w:t xml:space="preserve"> so he wants to stay fit and healthy and the boys are always active so</w:t>
      </w:r>
      <w:r w:rsidR="00B52D2B">
        <w:rPr>
          <w:rFonts w:ascii="Calibri" w:hAnsi="Calibri" w:cs="Calibri"/>
          <w:i/>
        </w:rPr>
        <w:t xml:space="preserve"> it’s quite easy. It’s</w:t>
      </w:r>
      <w:r w:rsidRPr="00A35F07">
        <w:rPr>
          <w:rFonts w:ascii="Calibri" w:hAnsi="Calibri" w:cs="Calibri"/>
          <w:i/>
        </w:rPr>
        <w:t xml:space="preserve"> not a household where everyone wants to eat you know, junk food. </w:t>
      </w:r>
      <w:r w:rsidR="00150E9A">
        <w:rPr>
          <w:rFonts w:ascii="Calibri" w:hAnsi="Calibri" w:cs="Calibri"/>
          <w:i/>
        </w:rPr>
        <w:t>(31</w:t>
      </w:r>
      <w:r w:rsidR="00EB045D">
        <w:rPr>
          <w:rFonts w:ascii="Calibri" w:hAnsi="Calibri" w:cs="Calibri"/>
          <w:i/>
        </w:rPr>
        <w:t>-35</w:t>
      </w:r>
      <w:r w:rsidR="00150E9A">
        <w:rPr>
          <w:rFonts w:ascii="Calibri" w:hAnsi="Calibri" w:cs="Calibri"/>
          <w:i/>
        </w:rPr>
        <w:t xml:space="preserve">; 3 children; IMD </w:t>
      </w:r>
      <w:r w:rsidR="00642C53">
        <w:rPr>
          <w:rFonts w:ascii="Calibri" w:hAnsi="Calibri" w:cs="Calibri"/>
          <w:i/>
        </w:rPr>
        <w:t>2</w:t>
      </w:r>
      <w:r w:rsidR="00150E9A">
        <w:rPr>
          <w:rFonts w:ascii="Calibri" w:hAnsi="Calibri" w:cs="Calibri"/>
          <w:i/>
        </w:rPr>
        <w:t>)</w:t>
      </w:r>
    </w:p>
    <w:p w14:paraId="25618EA0" w14:textId="128B13B1" w:rsidR="00565F9A" w:rsidRPr="00A35F07" w:rsidRDefault="00950249" w:rsidP="00A10F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09"/>
        <w:rPr>
          <w:rFonts w:ascii="Calibri" w:hAnsi="Calibri" w:cs="Calibri"/>
          <w:i/>
        </w:rPr>
      </w:pPr>
      <w:r>
        <w:rPr>
          <w:rFonts w:ascii="Calibri" w:hAnsi="Calibri" w:cs="Calibri"/>
          <w:i/>
        </w:rPr>
        <w:t xml:space="preserve">My neighbour next door’s got a baby as well, so we’re quite </w:t>
      </w:r>
      <w:r w:rsidR="00F92D7F">
        <w:rPr>
          <w:rFonts w:ascii="Calibri" w:hAnsi="Calibri" w:cs="Calibri"/>
          <w:i/>
        </w:rPr>
        <w:t>close…</w:t>
      </w:r>
      <w:r>
        <w:rPr>
          <w:rFonts w:ascii="Calibri" w:hAnsi="Calibri" w:cs="Calibri"/>
          <w:i/>
        </w:rPr>
        <w:t>You know the Couch to 5k?</w:t>
      </w:r>
      <w:r w:rsidR="007B7888">
        <w:rPr>
          <w:rFonts w:ascii="Calibri" w:hAnsi="Calibri" w:cs="Calibri"/>
          <w:i/>
        </w:rPr>
        <w:t>[</w:t>
      </w:r>
      <w:r>
        <w:rPr>
          <w:rFonts w:ascii="Calibri" w:hAnsi="Calibri" w:cs="Calibri"/>
          <w:i/>
        </w:rPr>
        <w:t>…</w:t>
      </w:r>
      <w:r w:rsidR="007B7888">
        <w:rPr>
          <w:rFonts w:ascii="Calibri" w:hAnsi="Calibri" w:cs="Calibri"/>
          <w:i/>
        </w:rPr>
        <w:t>]</w:t>
      </w:r>
      <w:r>
        <w:rPr>
          <w:rFonts w:ascii="Calibri" w:hAnsi="Calibri" w:cs="Calibri"/>
          <w:i/>
        </w:rPr>
        <w:t>I did that with her. That’s how I started running, and I eventually r</w:t>
      </w:r>
      <w:r w:rsidR="00A84616">
        <w:rPr>
          <w:rFonts w:ascii="Calibri" w:hAnsi="Calibri" w:cs="Calibri"/>
          <w:i/>
        </w:rPr>
        <w:t>an two 10k races after I had [my first child]</w:t>
      </w:r>
      <w:r>
        <w:rPr>
          <w:rFonts w:ascii="Calibri" w:hAnsi="Calibri" w:cs="Calibri"/>
          <w:i/>
        </w:rPr>
        <w:t>… so we’re going to start that in a couple of weeks. (</w:t>
      </w:r>
      <w:r w:rsidR="00EB045D">
        <w:rPr>
          <w:rFonts w:ascii="Calibri" w:hAnsi="Calibri" w:cs="Calibri"/>
          <w:i/>
        </w:rPr>
        <w:t>26-30</w:t>
      </w:r>
      <w:r>
        <w:rPr>
          <w:rFonts w:ascii="Calibri" w:hAnsi="Calibri" w:cs="Calibri"/>
          <w:i/>
        </w:rPr>
        <w:t xml:space="preserve">; 2 children; IMD </w:t>
      </w:r>
      <w:r w:rsidR="00642C53">
        <w:rPr>
          <w:rFonts w:ascii="Calibri" w:hAnsi="Calibri" w:cs="Calibri"/>
          <w:i/>
        </w:rPr>
        <w:t>5</w:t>
      </w:r>
      <w:r>
        <w:rPr>
          <w:rFonts w:ascii="Calibri" w:hAnsi="Calibri" w:cs="Calibri"/>
          <w:i/>
        </w:rPr>
        <w:t>)</w:t>
      </w:r>
    </w:p>
    <w:p w14:paraId="2AA95450" w14:textId="77777777" w:rsidR="00B870BD" w:rsidRDefault="00640E27" w:rsidP="00F914E2">
      <w:pPr>
        <w:spacing w:after="0" w:line="480" w:lineRule="auto"/>
      </w:pPr>
      <w:r>
        <w:t xml:space="preserve">In addition to their social networks, </w:t>
      </w:r>
      <w:r w:rsidR="00B870BD">
        <w:t xml:space="preserve">some women identified other factors in their environments that made it easier to maintain a healthy lifestyle. These included easy access to healthy food at home or work, </w:t>
      </w:r>
      <w:r w:rsidR="00295C95">
        <w:t xml:space="preserve">and </w:t>
      </w:r>
      <w:r w:rsidR="00BF7C45">
        <w:t>having responsibilities that kept them active.</w:t>
      </w:r>
    </w:p>
    <w:p w14:paraId="3D143FC7" w14:textId="54D2BA2F" w:rsidR="000340B9" w:rsidRDefault="00AE75BC" w:rsidP="00A10FD4">
      <w:pPr>
        <w:spacing w:line="480" w:lineRule="auto"/>
        <w:ind w:left="709"/>
        <w:rPr>
          <w:i/>
        </w:rPr>
      </w:pPr>
      <w:r w:rsidRPr="00AE75BC">
        <w:rPr>
          <w:i/>
        </w:rPr>
        <w:t>I was very lucky ‘cause where I work we have our lunches included… So it was really easy for me to eat quite healthily. I always had melon for my dessert instead of having the… oh I would allow myself the odd crumble here and there</w:t>
      </w:r>
      <w:r w:rsidR="00EE55C9">
        <w:rPr>
          <w:i/>
        </w:rPr>
        <w:t xml:space="preserve"> </w:t>
      </w:r>
      <w:r w:rsidR="007B7888">
        <w:rPr>
          <w:i/>
        </w:rPr>
        <w:t>[</w:t>
      </w:r>
      <w:r w:rsidRPr="00AE75BC">
        <w:rPr>
          <w:i/>
        </w:rPr>
        <w:t>…</w:t>
      </w:r>
      <w:r w:rsidR="007B7888">
        <w:rPr>
          <w:i/>
        </w:rPr>
        <w:t>]</w:t>
      </w:r>
      <w:r w:rsidRPr="00AE75BC">
        <w:rPr>
          <w:i/>
        </w:rPr>
        <w:t xml:space="preserve"> but the majority of the time, I would have sort of melon or strawberries or something like that. (3</w:t>
      </w:r>
      <w:r w:rsidR="00EB045D">
        <w:rPr>
          <w:i/>
        </w:rPr>
        <w:t>1-35</w:t>
      </w:r>
      <w:r w:rsidRPr="00AE75BC">
        <w:rPr>
          <w:i/>
        </w:rPr>
        <w:t xml:space="preserve">; 3 children; IMD </w:t>
      </w:r>
      <w:r w:rsidR="006C4EAA">
        <w:rPr>
          <w:i/>
        </w:rPr>
        <w:t>2</w:t>
      </w:r>
      <w:r w:rsidRPr="00AE75BC">
        <w:rPr>
          <w:i/>
        </w:rPr>
        <w:t xml:space="preserve">) </w:t>
      </w:r>
    </w:p>
    <w:p w14:paraId="4CDF9068" w14:textId="353D4DDA" w:rsidR="00AE75BC" w:rsidRDefault="00AE75BC" w:rsidP="00A10FD4">
      <w:pPr>
        <w:spacing w:line="480" w:lineRule="auto"/>
        <w:ind w:left="709"/>
        <w:rPr>
          <w:i/>
        </w:rPr>
      </w:pPr>
      <w:r>
        <w:rPr>
          <w:i/>
        </w:rPr>
        <w:t xml:space="preserve">I was really active because </w:t>
      </w:r>
      <w:r w:rsidR="00394E40">
        <w:rPr>
          <w:i/>
        </w:rPr>
        <w:t>of [my son] and I didn’t want [the pregnancy]</w:t>
      </w:r>
      <w:r>
        <w:rPr>
          <w:i/>
        </w:rPr>
        <w:t xml:space="preserve"> to affect him at all. Having a dog really helped because it meant that I would always go out and walk the dog. (</w:t>
      </w:r>
      <w:r w:rsidR="00EB045D">
        <w:rPr>
          <w:i/>
        </w:rPr>
        <w:t>31-</w:t>
      </w:r>
      <w:r>
        <w:rPr>
          <w:i/>
        </w:rPr>
        <w:t xml:space="preserve">35; 2 children; IMD </w:t>
      </w:r>
      <w:r w:rsidR="006C4EAA">
        <w:rPr>
          <w:i/>
        </w:rPr>
        <w:t>5</w:t>
      </w:r>
      <w:r>
        <w:rPr>
          <w:i/>
        </w:rPr>
        <w:t>)</w:t>
      </w:r>
    </w:p>
    <w:p w14:paraId="37B3BAD3" w14:textId="74042581" w:rsidR="00333EC2" w:rsidRPr="00171425" w:rsidRDefault="00D64A7F" w:rsidP="00F914E2">
      <w:pPr>
        <w:spacing w:after="0" w:line="480" w:lineRule="auto"/>
      </w:pPr>
      <w:r>
        <w:t>Those who were able to identify factors that helped them to stay healthy usually talked about long-</w:t>
      </w:r>
      <w:r w:rsidR="00520B91">
        <w:t>term circumstances</w:t>
      </w:r>
      <w:r>
        <w:t>, which were not necessarily related to being pregnant</w:t>
      </w:r>
      <w:r w:rsidR="00A47E07">
        <w:t>, rather than available pregnancy-specific support.</w:t>
      </w:r>
    </w:p>
    <w:p w14:paraId="051310B7" w14:textId="77777777" w:rsidR="0030633B" w:rsidRPr="0030633B" w:rsidRDefault="00D64A7F" w:rsidP="00F914E2">
      <w:pPr>
        <w:spacing w:after="0" w:line="480" w:lineRule="auto"/>
        <w:rPr>
          <w:u w:val="single"/>
        </w:rPr>
      </w:pPr>
      <w:r>
        <w:rPr>
          <w:u w:val="single"/>
        </w:rPr>
        <w:t xml:space="preserve">3) </w:t>
      </w:r>
      <w:r w:rsidR="000340B9">
        <w:rPr>
          <w:u w:val="single"/>
        </w:rPr>
        <w:t>Ho</w:t>
      </w:r>
      <w:r w:rsidR="0030633B" w:rsidRPr="0030633B">
        <w:rPr>
          <w:u w:val="single"/>
        </w:rPr>
        <w:t>w did I use pregnancy-specific resources?</w:t>
      </w:r>
    </w:p>
    <w:p w14:paraId="7A002A02" w14:textId="1AE996F9" w:rsidR="00FB5C80" w:rsidRDefault="004C54A2" w:rsidP="00F914E2">
      <w:pPr>
        <w:spacing w:after="0" w:line="480" w:lineRule="auto"/>
      </w:pPr>
      <w:r>
        <w:t xml:space="preserve">Nearly all the women interviewed identified at least one resource </w:t>
      </w:r>
      <w:r w:rsidR="00300EB7">
        <w:t xml:space="preserve">that they used to </w:t>
      </w:r>
      <w:r w:rsidR="003E7BA3">
        <w:t xml:space="preserve">find </w:t>
      </w:r>
      <w:r w:rsidR="00E34F37">
        <w:t xml:space="preserve">advice </w:t>
      </w:r>
      <w:r>
        <w:t>or information in pregnancy</w:t>
      </w:r>
      <w:r w:rsidR="003E7BA3">
        <w:t>,</w:t>
      </w:r>
      <w:r>
        <w:t xml:space="preserve"> including books, apps, classes, internet searches and social support </w:t>
      </w:r>
      <w:r>
        <w:lastRenderedPageBreak/>
        <w:t>groups. However, most of these resources were used for information about the development of the baby, or to look into a specific concern</w:t>
      </w:r>
      <w:r w:rsidR="00ED1545">
        <w:t>,</w:t>
      </w:r>
      <w:r>
        <w:t xml:space="preserve"> rather than to support healthy behaviours</w:t>
      </w:r>
      <w:r w:rsidR="00FB5C80">
        <w:t>:</w:t>
      </w:r>
    </w:p>
    <w:p w14:paraId="2260A8EE" w14:textId="3182062B" w:rsidR="00FB5C80" w:rsidRDefault="00FB5C80" w:rsidP="00A10FD4">
      <w:pPr>
        <w:spacing w:line="480" w:lineRule="auto"/>
        <w:ind w:left="720"/>
        <w:rPr>
          <w:i/>
        </w:rPr>
      </w:pPr>
      <w:r w:rsidRPr="003C07EB">
        <w:rPr>
          <w:i/>
        </w:rPr>
        <w:t xml:space="preserve">More interesting to see my baby’s the size of a honeydew melon this week rather than like, ‘you should be eating that honeydew melon.’ I guess I like to think I kind of </w:t>
      </w:r>
      <w:r>
        <w:rPr>
          <w:i/>
        </w:rPr>
        <w:t>know what it is to eat healthy. (</w:t>
      </w:r>
      <w:r w:rsidR="00EB045D">
        <w:rPr>
          <w:i/>
        </w:rPr>
        <w:t>31-</w:t>
      </w:r>
      <w:r>
        <w:rPr>
          <w:i/>
        </w:rPr>
        <w:t xml:space="preserve">35; 2 children; IMD </w:t>
      </w:r>
      <w:r w:rsidR="00935FFF">
        <w:rPr>
          <w:i/>
        </w:rPr>
        <w:t>5</w:t>
      </w:r>
      <w:r>
        <w:rPr>
          <w:i/>
        </w:rPr>
        <w:t>)</w:t>
      </w:r>
    </w:p>
    <w:p w14:paraId="6F56E0E3" w14:textId="0E519472" w:rsidR="004C54A2" w:rsidRDefault="004C54A2" w:rsidP="00F914E2">
      <w:pPr>
        <w:spacing w:after="0" w:line="480" w:lineRule="auto"/>
      </w:pPr>
      <w:r>
        <w:t xml:space="preserve">Tracking the </w:t>
      </w:r>
      <w:r w:rsidR="00E34F37">
        <w:t xml:space="preserve">development </w:t>
      </w:r>
      <w:r>
        <w:t xml:space="preserve">of the baby </w:t>
      </w:r>
      <w:r w:rsidR="003E7BA3">
        <w:t>was mentioned</w:t>
      </w:r>
      <w:r>
        <w:t xml:space="preserve"> frequently as an interesting feature</w:t>
      </w:r>
      <w:r w:rsidR="00F042D7">
        <w:t>,</w:t>
      </w:r>
      <w:r>
        <w:t xml:space="preserve"> and </w:t>
      </w:r>
      <w:r w:rsidR="00F042D7">
        <w:t xml:space="preserve">was </w:t>
      </w:r>
      <w:r>
        <w:t>one of the primary uses for pregnancy apps.</w:t>
      </w:r>
    </w:p>
    <w:p w14:paraId="72FE6544" w14:textId="3E52477F" w:rsidR="004C54A2" w:rsidRDefault="004C54A2" w:rsidP="00A10FD4">
      <w:pPr>
        <w:spacing w:line="480" w:lineRule="auto"/>
        <w:ind w:left="709"/>
        <w:rPr>
          <w:rFonts w:eastAsia="Times New Roman" w:cs="Times New Roman"/>
          <w:i/>
        </w:rPr>
      </w:pPr>
      <w:r w:rsidRPr="00737392">
        <w:rPr>
          <w:rFonts w:eastAsia="Times New Roman" w:cs="Times New Roman"/>
          <w:i/>
        </w:rPr>
        <w:t>I always remember the Baby</w:t>
      </w:r>
      <w:r>
        <w:rPr>
          <w:rFonts w:eastAsia="Times New Roman" w:cs="Times New Roman"/>
          <w:i/>
        </w:rPr>
        <w:t xml:space="preserve"> </w:t>
      </w:r>
      <w:r w:rsidRPr="00737392">
        <w:rPr>
          <w:rFonts w:eastAsia="Times New Roman" w:cs="Times New Roman"/>
          <w:i/>
        </w:rPr>
        <w:t xml:space="preserve">Centre ones because it was like, ‘this week your baby is the size of </w:t>
      </w:r>
      <w:r>
        <w:rPr>
          <w:rFonts w:eastAsia="Times New Roman" w:cs="Times New Roman"/>
          <w:i/>
        </w:rPr>
        <w:t xml:space="preserve">a </w:t>
      </w:r>
      <w:r w:rsidRPr="00737392">
        <w:rPr>
          <w:rFonts w:eastAsia="Times New Roman" w:cs="Times New Roman"/>
          <w:i/>
        </w:rPr>
        <w:t>tomato’ and that really grabbed me because I was like, I’d text my friends going, ‘banana.’ You know like tell them what size</w:t>
      </w:r>
      <w:r>
        <w:rPr>
          <w:rFonts w:eastAsia="Times New Roman" w:cs="Times New Roman"/>
          <w:i/>
        </w:rPr>
        <w:t>. (</w:t>
      </w:r>
      <w:r w:rsidR="00EB045D">
        <w:rPr>
          <w:rFonts w:eastAsia="Times New Roman" w:cs="Times New Roman"/>
          <w:i/>
        </w:rPr>
        <w:t>31-</w:t>
      </w:r>
      <w:r>
        <w:rPr>
          <w:rFonts w:eastAsia="Times New Roman" w:cs="Times New Roman"/>
          <w:i/>
        </w:rPr>
        <w:t xml:space="preserve">35; 2 children; IMD </w:t>
      </w:r>
      <w:r w:rsidR="00935FFF">
        <w:rPr>
          <w:rFonts w:eastAsia="Times New Roman" w:cs="Times New Roman"/>
          <w:i/>
        </w:rPr>
        <w:t>5</w:t>
      </w:r>
      <w:r>
        <w:rPr>
          <w:rFonts w:eastAsia="Times New Roman" w:cs="Times New Roman"/>
          <w:i/>
        </w:rPr>
        <w:t>)</w:t>
      </w:r>
    </w:p>
    <w:p w14:paraId="54AF0535" w14:textId="77777777" w:rsidR="004C54A2" w:rsidRDefault="00E34F37" w:rsidP="00F914E2">
      <w:pPr>
        <w:spacing w:after="0" w:line="480" w:lineRule="auto"/>
      </w:pPr>
      <w:r>
        <w:t>Aside from</w:t>
      </w:r>
      <w:r w:rsidR="004C54A2">
        <w:t xml:space="preserve"> the development of the baby, women were usually seeking information related to pregnancy-specific concerns or symptoms.</w:t>
      </w:r>
      <w:r w:rsidR="00F042D7">
        <w:t xml:space="preserve"> </w:t>
      </w:r>
    </w:p>
    <w:p w14:paraId="59679652" w14:textId="2BDD8A54" w:rsidR="004C54A2" w:rsidRDefault="004C54A2" w:rsidP="00A10FD4">
      <w:pPr>
        <w:spacing w:line="480" w:lineRule="auto"/>
        <w:ind w:left="709"/>
        <w:rPr>
          <w:rFonts w:eastAsia="Times New Roman" w:cs="Times New Roman"/>
          <w:i/>
        </w:rPr>
      </w:pPr>
      <w:r>
        <w:rPr>
          <w:rFonts w:eastAsia="Times New Roman" w:cs="Times New Roman"/>
          <w:i/>
        </w:rPr>
        <w:t>I didn’t use anything</w:t>
      </w:r>
      <w:r w:rsidRPr="00A32AC1">
        <w:rPr>
          <w:rFonts w:eastAsia="Times New Roman" w:cs="Times New Roman"/>
          <w:i/>
        </w:rPr>
        <w:t xml:space="preserve"> as an ongoing thing, but if I had a query, you know, like, ‘oh, my hands </w:t>
      </w:r>
      <w:r>
        <w:rPr>
          <w:rFonts w:eastAsia="Times New Roman" w:cs="Times New Roman"/>
          <w:i/>
        </w:rPr>
        <w:t>have swollen,’ or whatever</w:t>
      </w:r>
      <w:r w:rsidRPr="00A32AC1">
        <w:rPr>
          <w:rFonts w:eastAsia="Times New Roman" w:cs="Times New Roman"/>
          <w:i/>
        </w:rPr>
        <w:t>. So like Babycentre.com or something.</w:t>
      </w:r>
      <w:r>
        <w:rPr>
          <w:rFonts w:eastAsia="Times New Roman" w:cs="Times New Roman"/>
          <w:i/>
        </w:rPr>
        <w:t xml:space="preserve"> (</w:t>
      </w:r>
      <w:r w:rsidR="00EB045D">
        <w:rPr>
          <w:rFonts w:eastAsia="Times New Roman" w:cs="Times New Roman"/>
          <w:i/>
        </w:rPr>
        <w:t>36-</w:t>
      </w:r>
      <w:r>
        <w:rPr>
          <w:rFonts w:eastAsia="Times New Roman" w:cs="Times New Roman"/>
          <w:i/>
        </w:rPr>
        <w:t xml:space="preserve">40; 2 children; IMD </w:t>
      </w:r>
      <w:r w:rsidR="00935FFF">
        <w:rPr>
          <w:rFonts w:eastAsia="Times New Roman" w:cs="Times New Roman"/>
          <w:i/>
        </w:rPr>
        <w:t>3</w:t>
      </w:r>
      <w:r>
        <w:rPr>
          <w:rFonts w:eastAsia="Times New Roman" w:cs="Times New Roman"/>
          <w:i/>
        </w:rPr>
        <w:t>)</w:t>
      </w:r>
    </w:p>
    <w:p w14:paraId="1E579EE2" w14:textId="277FEAD7" w:rsidR="004C54A2" w:rsidRPr="00A32AC1" w:rsidRDefault="004C54A2" w:rsidP="00A10FD4">
      <w:pPr>
        <w:spacing w:line="480" w:lineRule="auto"/>
        <w:ind w:left="709"/>
        <w:rPr>
          <w:rFonts w:eastAsia="Times New Roman" w:cs="Times New Roman"/>
          <w:i/>
        </w:rPr>
      </w:pPr>
      <w:r w:rsidRPr="00A32AC1">
        <w:rPr>
          <w:rFonts w:eastAsia="Times New Roman" w:cs="Times New Roman"/>
          <w:i/>
        </w:rPr>
        <w:t xml:space="preserve">Many questions. Mainly many concerns about the development of my bump. Because there was an episode where I felt like my bump was developing not very fast. </w:t>
      </w:r>
      <w:r>
        <w:rPr>
          <w:rFonts w:eastAsia="Times New Roman" w:cs="Times New Roman"/>
          <w:i/>
        </w:rPr>
        <w:t>(31</w:t>
      </w:r>
      <w:r w:rsidR="00EB045D">
        <w:rPr>
          <w:rFonts w:eastAsia="Times New Roman" w:cs="Times New Roman"/>
          <w:i/>
        </w:rPr>
        <w:t>-35</w:t>
      </w:r>
      <w:r>
        <w:rPr>
          <w:rFonts w:eastAsia="Times New Roman" w:cs="Times New Roman"/>
          <w:i/>
        </w:rPr>
        <w:t xml:space="preserve">; 1 child; IMD </w:t>
      </w:r>
      <w:r w:rsidR="00935FFF">
        <w:rPr>
          <w:rFonts w:eastAsia="Times New Roman" w:cs="Times New Roman"/>
          <w:i/>
        </w:rPr>
        <w:t>5</w:t>
      </w:r>
      <w:r>
        <w:rPr>
          <w:rFonts w:eastAsia="Times New Roman" w:cs="Times New Roman"/>
          <w:i/>
        </w:rPr>
        <w:t>)</w:t>
      </w:r>
    </w:p>
    <w:p w14:paraId="0AD711FC" w14:textId="7DCF2A90" w:rsidR="00935FFF" w:rsidRDefault="00EC10E6" w:rsidP="00F914E2">
      <w:pPr>
        <w:spacing w:after="0" w:line="480" w:lineRule="auto"/>
      </w:pPr>
      <w:r>
        <w:t xml:space="preserve">Only a few women used the internet to </w:t>
      </w:r>
      <w:r w:rsidR="00FE399C">
        <w:t>find diet-specific guidance</w:t>
      </w:r>
      <w:r w:rsidR="00935FFF">
        <w:t>:</w:t>
      </w:r>
    </w:p>
    <w:p w14:paraId="4FD55E07" w14:textId="7B0EE82E" w:rsidR="00935FFF" w:rsidRDefault="00935FFF" w:rsidP="00A10FD4">
      <w:pPr>
        <w:spacing w:line="480" w:lineRule="auto"/>
        <w:ind w:left="567"/>
        <w:rPr>
          <w:i/>
        </w:rPr>
      </w:pPr>
      <w:r w:rsidRPr="003C07EB">
        <w:rPr>
          <w:i/>
        </w:rPr>
        <w:t>I did print a list of every food you’re supposed to eat, every vitamin you’re supposed to eat in pregnancy. So I tried to eat different things off that.</w:t>
      </w:r>
      <w:r>
        <w:rPr>
          <w:i/>
        </w:rPr>
        <w:t xml:space="preserve"> (31</w:t>
      </w:r>
      <w:r w:rsidR="00EB045D">
        <w:rPr>
          <w:i/>
        </w:rPr>
        <w:t>-35</w:t>
      </w:r>
      <w:r>
        <w:rPr>
          <w:i/>
        </w:rPr>
        <w:t>; 2 children; IMD 5)</w:t>
      </w:r>
    </w:p>
    <w:p w14:paraId="6D211305" w14:textId="62C073DC" w:rsidR="00373617" w:rsidRDefault="00935FFF" w:rsidP="00F914E2">
      <w:pPr>
        <w:spacing w:after="0" w:line="480" w:lineRule="auto"/>
      </w:pPr>
      <w:r>
        <w:t>About</w:t>
      </w:r>
      <w:r w:rsidR="00EC10E6">
        <w:t xml:space="preserve"> half of participants identified a resource they used to help them be physically active, including antenatal fitness classes and a goal-setting app. More than a third of participants did not specifically identify any resources for diet or </w:t>
      </w:r>
      <w:r w:rsidR="008316C8">
        <w:t>physical activity</w:t>
      </w:r>
      <w:r w:rsidR="00487636">
        <w:t xml:space="preserve"> </w:t>
      </w:r>
      <w:r w:rsidR="00EC10E6">
        <w:t xml:space="preserve">support. </w:t>
      </w:r>
      <w:r w:rsidR="006E0A87">
        <w:t xml:space="preserve">Use of these resources </w:t>
      </w:r>
      <w:r w:rsidR="004760D1">
        <w:t xml:space="preserve">appeared to </w:t>
      </w:r>
      <w:r w:rsidR="006E0A87">
        <w:t>differ between women who had had previous pregnancies and those who had be</w:t>
      </w:r>
      <w:r w:rsidR="00BF107F">
        <w:t xml:space="preserve">en pregnant for the first </w:t>
      </w:r>
      <w:r w:rsidR="00BF107F">
        <w:lastRenderedPageBreak/>
        <w:t xml:space="preserve">time. In their first pregnancies, women tended to have more worries, and were more engaged with the pregnancy-specific information and resources available. </w:t>
      </w:r>
      <w:r w:rsidR="00373617">
        <w:t xml:space="preserve">Women who had been pregnant before </w:t>
      </w:r>
      <w:r w:rsidR="00EC10E6">
        <w:t xml:space="preserve">seemed </w:t>
      </w:r>
      <w:r w:rsidR="00373617">
        <w:t xml:space="preserve">more relaxed </w:t>
      </w:r>
      <w:r w:rsidR="00D535FE">
        <w:t xml:space="preserve">about </w:t>
      </w:r>
      <w:r w:rsidR="00373617">
        <w:t xml:space="preserve">their pregnancies and </w:t>
      </w:r>
      <w:r w:rsidR="00EC10E6">
        <w:t xml:space="preserve">appeared to have </w:t>
      </w:r>
      <w:r w:rsidR="00373617">
        <w:t xml:space="preserve">less interest in </w:t>
      </w:r>
      <w:r w:rsidR="00A751C3">
        <w:t>accessing</w:t>
      </w:r>
      <w:r w:rsidR="00373617">
        <w:t xml:space="preserve"> information</w:t>
      </w:r>
      <w:r w:rsidR="00D03A31">
        <w:t>:</w:t>
      </w:r>
    </w:p>
    <w:p w14:paraId="28E3A90B" w14:textId="13EE4F96" w:rsidR="006B5C43" w:rsidRDefault="006B5C43" w:rsidP="00A10FD4">
      <w:pPr>
        <w:spacing w:line="480" w:lineRule="auto"/>
        <w:ind w:left="567"/>
        <w:rPr>
          <w:i/>
        </w:rPr>
      </w:pPr>
      <w:r>
        <w:rPr>
          <w:i/>
        </w:rPr>
        <w:t>When you’ve not been pregnant before, you think, ‘I mustn’t eat this sort of cheese, and I mustn’t eat this sort of fish, and I mustn’t drink and I mustn’t smoke and everything,’ and blah blah. And I don’t smoke and I don’t drink a lot anyway, but I think when you’ve done it, you sort of think, ‘actually…’ It’s not that it’s scare-mongering. It’s all very good advice, but I think the second time, you just have to be a bit sensib</w:t>
      </w:r>
      <w:r w:rsidR="008878CC">
        <w:rPr>
          <w:i/>
        </w:rPr>
        <w:t>le in yourself</w:t>
      </w:r>
      <w:r w:rsidR="00E34F37">
        <w:rPr>
          <w:i/>
        </w:rPr>
        <w:t>.</w:t>
      </w:r>
      <w:r w:rsidR="008878CC">
        <w:rPr>
          <w:i/>
        </w:rPr>
        <w:t xml:space="preserve"> (</w:t>
      </w:r>
      <w:r w:rsidR="00EB045D">
        <w:rPr>
          <w:i/>
        </w:rPr>
        <w:t>36-</w:t>
      </w:r>
      <w:r w:rsidR="008878CC">
        <w:rPr>
          <w:i/>
        </w:rPr>
        <w:t xml:space="preserve">40; 2 children; IMD </w:t>
      </w:r>
      <w:r w:rsidR="00935FFF">
        <w:rPr>
          <w:i/>
        </w:rPr>
        <w:t>3</w:t>
      </w:r>
      <w:r>
        <w:rPr>
          <w:i/>
        </w:rPr>
        <w:t>)</w:t>
      </w:r>
    </w:p>
    <w:p w14:paraId="5A0F4B96" w14:textId="6E8AD57F" w:rsidR="00563BBD" w:rsidRPr="00563BBD" w:rsidRDefault="00690B9D" w:rsidP="00F914E2">
      <w:pPr>
        <w:spacing w:after="0" w:line="480" w:lineRule="auto"/>
        <w:jc w:val="both"/>
      </w:pPr>
      <w:r>
        <w:t>Although</w:t>
      </w:r>
      <w:r w:rsidR="00563BBD">
        <w:t xml:space="preserve"> most of the women interviewed did not specifically seek sources of </w:t>
      </w:r>
      <w:r w:rsidR="00B647FE">
        <w:t>diet or physical activity support</w:t>
      </w:r>
      <w:r w:rsidR="00D03A31">
        <w:t>, all of these women had five h</w:t>
      </w:r>
      <w:r w:rsidR="00563BBD">
        <w:t xml:space="preserve">ealthy </w:t>
      </w:r>
      <w:r w:rsidR="00D03A31">
        <w:t>c</w:t>
      </w:r>
      <w:r w:rsidR="00761D39">
        <w:t xml:space="preserve">onversations as part of SPRING, which aimed to support them to improve their health behaviours. </w:t>
      </w:r>
    </w:p>
    <w:p w14:paraId="17D3AFF5" w14:textId="77777777" w:rsidR="0030633B" w:rsidRPr="0030633B" w:rsidRDefault="002C25BE" w:rsidP="00F914E2">
      <w:pPr>
        <w:spacing w:after="0" w:line="480" w:lineRule="auto"/>
        <w:rPr>
          <w:u w:val="single"/>
        </w:rPr>
      </w:pPr>
      <w:r>
        <w:rPr>
          <w:u w:val="single"/>
        </w:rPr>
        <w:t xml:space="preserve">4) </w:t>
      </w:r>
      <w:r w:rsidR="0030633B" w:rsidRPr="0030633B">
        <w:rPr>
          <w:u w:val="single"/>
        </w:rPr>
        <w:t>How much did I engage with the research nurses’ support?</w:t>
      </w:r>
    </w:p>
    <w:p w14:paraId="2F120426" w14:textId="67E91D3D" w:rsidR="004C54A2" w:rsidRDefault="004C54A2" w:rsidP="00F914E2">
      <w:pPr>
        <w:spacing w:after="0" w:line="480" w:lineRule="auto"/>
      </w:pPr>
      <w:r>
        <w:t xml:space="preserve">SPRING participants were blinded to the HCS intervention, and were </w:t>
      </w:r>
      <w:r w:rsidR="00A10FD4">
        <w:t xml:space="preserve">usually </w:t>
      </w:r>
      <w:r>
        <w:t xml:space="preserve">unaware that this was a component of the trial. Despite this, they were all able to talk about the way the research nurses asked them about their health and encouraged them to set goals. In general, women were positive </w:t>
      </w:r>
      <w:r w:rsidR="00B56BB1">
        <w:t>about</w:t>
      </w:r>
      <w:r>
        <w:t xml:space="preserve"> this support. Nearly all reported setting a </w:t>
      </w:r>
      <w:r w:rsidR="008316C8">
        <w:t>physical activity</w:t>
      </w:r>
      <w:r w:rsidR="00487636">
        <w:t xml:space="preserve"> </w:t>
      </w:r>
      <w:r>
        <w:t xml:space="preserve">goal and more than </w:t>
      </w:r>
      <w:r w:rsidR="00B56BB1">
        <w:t>half of those also set a diet</w:t>
      </w:r>
      <w:r>
        <w:t xml:space="preserve"> goal. </w:t>
      </w:r>
    </w:p>
    <w:p w14:paraId="6135FDD8" w14:textId="7E5A568D" w:rsidR="004C54A2" w:rsidRPr="007530E4" w:rsidRDefault="004C54A2" w:rsidP="00A10FD4">
      <w:pPr>
        <w:spacing w:line="480" w:lineRule="auto"/>
        <w:ind w:left="709"/>
        <w:rPr>
          <w:rFonts w:eastAsia="Times New Roman" w:cs="Times New Roman"/>
          <w:i/>
        </w:rPr>
      </w:pPr>
      <w:r w:rsidRPr="007530E4">
        <w:rPr>
          <w:rFonts w:eastAsia="Times New Roman" w:cs="Times New Roman"/>
          <w:i/>
        </w:rPr>
        <w:t>I think actually the nurses were brilliant ‘cause they were never like, ‘well, you should be doing th</w:t>
      </w:r>
      <w:r>
        <w:rPr>
          <w:rFonts w:eastAsia="Times New Roman" w:cs="Times New Roman"/>
          <w:i/>
        </w:rPr>
        <w:t>is</w:t>
      </w:r>
      <w:r w:rsidRPr="007530E4">
        <w:rPr>
          <w:rFonts w:eastAsia="Times New Roman" w:cs="Times New Roman"/>
          <w:i/>
        </w:rPr>
        <w:t>…’ they weren’t telling me what to do. They were kind of asking me what I would like to do and getting me to think about wh</w:t>
      </w:r>
      <w:r w:rsidR="00A10FD4">
        <w:rPr>
          <w:rFonts w:eastAsia="Times New Roman" w:cs="Times New Roman"/>
          <w:i/>
        </w:rPr>
        <w:t>at I want</w:t>
      </w:r>
      <w:r w:rsidR="007B7888">
        <w:rPr>
          <w:rFonts w:eastAsia="Times New Roman" w:cs="Times New Roman"/>
          <w:i/>
        </w:rPr>
        <w:t>[</w:t>
      </w:r>
      <w:r>
        <w:rPr>
          <w:rFonts w:eastAsia="Times New Roman" w:cs="Times New Roman"/>
          <w:i/>
        </w:rPr>
        <w:t>…</w:t>
      </w:r>
      <w:r w:rsidR="007B7888">
        <w:rPr>
          <w:rFonts w:eastAsia="Times New Roman" w:cs="Times New Roman"/>
          <w:i/>
        </w:rPr>
        <w:t>]</w:t>
      </w:r>
      <w:r w:rsidR="00761D39">
        <w:rPr>
          <w:rFonts w:eastAsia="Times New Roman" w:cs="Times New Roman"/>
          <w:i/>
        </w:rPr>
        <w:t xml:space="preserve"> I</w:t>
      </w:r>
      <w:r w:rsidRPr="007530E4">
        <w:rPr>
          <w:rFonts w:eastAsia="Times New Roman" w:cs="Times New Roman"/>
          <w:i/>
        </w:rPr>
        <w:t>t got me thinking and a bit more focused on what I should be eating and doing.</w:t>
      </w:r>
      <w:r>
        <w:rPr>
          <w:rFonts w:eastAsia="Times New Roman" w:cs="Times New Roman"/>
          <w:i/>
        </w:rPr>
        <w:t xml:space="preserve"> (36</w:t>
      </w:r>
      <w:r w:rsidR="00EB045D">
        <w:rPr>
          <w:rFonts w:eastAsia="Times New Roman" w:cs="Times New Roman"/>
          <w:i/>
        </w:rPr>
        <w:t>-40</w:t>
      </w:r>
      <w:r>
        <w:rPr>
          <w:rFonts w:eastAsia="Times New Roman" w:cs="Times New Roman"/>
          <w:i/>
        </w:rPr>
        <w:t xml:space="preserve">; 2 children; IMD </w:t>
      </w:r>
      <w:r w:rsidR="004A4F78">
        <w:rPr>
          <w:rFonts w:eastAsia="Times New Roman" w:cs="Times New Roman"/>
          <w:i/>
        </w:rPr>
        <w:t>3</w:t>
      </w:r>
      <w:r>
        <w:rPr>
          <w:rFonts w:eastAsia="Times New Roman" w:cs="Times New Roman"/>
          <w:i/>
        </w:rPr>
        <w:t>)</w:t>
      </w:r>
    </w:p>
    <w:p w14:paraId="5754166B" w14:textId="14819D59" w:rsidR="004C54A2" w:rsidRDefault="004C54A2" w:rsidP="00F914E2">
      <w:pPr>
        <w:spacing w:after="0" w:line="480" w:lineRule="auto"/>
      </w:pPr>
      <w:r>
        <w:t>There were two women who did not set any goals</w:t>
      </w:r>
      <w:r w:rsidR="0057317D">
        <w:t xml:space="preserve"> and one of these</w:t>
      </w:r>
      <w:r>
        <w:t xml:space="preserve"> felt that the research nurse did not think she needed to make any changes</w:t>
      </w:r>
      <w:r w:rsidR="00B56BB1">
        <w:t>.</w:t>
      </w:r>
    </w:p>
    <w:p w14:paraId="4FECF0E5" w14:textId="46E77085" w:rsidR="004C54A2" w:rsidRPr="00707952" w:rsidRDefault="004C54A2" w:rsidP="00A10FD4">
      <w:pPr>
        <w:spacing w:line="480" w:lineRule="auto"/>
        <w:ind w:left="720"/>
        <w:rPr>
          <w:i/>
        </w:rPr>
      </w:pPr>
      <w:r w:rsidRPr="00707952">
        <w:rPr>
          <w:i/>
        </w:rPr>
        <w:lastRenderedPageBreak/>
        <w:t>I didn’t really set any goals with them actually. We did talk about doing swimming</w:t>
      </w:r>
      <w:r w:rsidR="00761D39">
        <w:rPr>
          <w:i/>
        </w:rPr>
        <w:t xml:space="preserve"> </w:t>
      </w:r>
      <w:r w:rsidR="007B7888">
        <w:rPr>
          <w:i/>
        </w:rPr>
        <w:t>[</w:t>
      </w:r>
      <w:r w:rsidRPr="00707952">
        <w:rPr>
          <w:i/>
        </w:rPr>
        <w:t>…</w:t>
      </w:r>
      <w:r w:rsidR="007B7888">
        <w:rPr>
          <w:i/>
        </w:rPr>
        <w:t>]</w:t>
      </w:r>
      <w:r w:rsidRPr="00707952">
        <w:rPr>
          <w:i/>
        </w:rPr>
        <w:t xml:space="preserve"> but when she took my measurements she wasn’t overly concerned that I was putting on excess weight. So for her I think she said, ‘whatever you are doing is working</w:t>
      </w:r>
      <w:r>
        <w:rPr>
          <w:i/>
        </w:rPr>
        <w:t>, so just continue to do that.’ (3</w:t>
      </w:r>
      <w:r w:rsidR="00EB045D">
        <w:rPr>
          <w:i/>
        </w:rPr>
        <w:t>6-40</w:t>
      </w:r>
      <w:r>
        <w:rPr>
          <w:i/>
        </w:rPr>
        <w:t xml:space="preserve">; 2 children; IMD </w:t>
      </w:r>
      <w:r w:rsidR="004A4F78">
        <w:rPr>
          <w:i/>
        </w:rPr>
        <w:t>5</w:t>
      </w:r>
      <w:r>
        <w:rPr>
          <w:i/>
        </w:rPr>
        <w:t>)</w:t>
      </w:r>
    </w:p>
    <w:p w14:paraId="4FE25BDB" w14:textId="77777777" w:rsidR="004C54A2" w:rsidRDefault="004C54A2" w:rsidP="00F914E2">
      <w:pPr>
        <w:spacing w:after="0" w:line="480" w:lineRule="auto"/>
      </w:pPr>
      <w:r>
        <w:t xml:space="preserve">The other woman who did not set any goals had a more negative attitude toward her experience and repeatedly stated that </w:t>
      </w:r>
      <w:r w:rsidR="00791BC1">
        <w:t>she was not the kind of person to set goals</w:t>
      </w:r>
      <w:r>
        <w:t>:</w:t>
      </w:r>
    </w:p>
    <w:p w14:paraId="39EAB228" w14:textId="0C706AA4" w:rsidR="00791BC1" w:rsidRDefault="00791BC1" w:rsidP="00A10FD4">
      <w:pPr>
        <w:spacing w:line="480" w:lineRule="auto"/>
        <w:ind w:left="720"/>
        <w:rPr>
          <w:i/>
        </w:rPr>
      </w:pPr>
      <w:r w:rsidRPr="001843A4">
        <w:rPr>
          <w:i/>
        </w:rPr>
        <w:t>I’m just not that sort of person</w:t>
      </w:r>
      <w:r w:rsidR="00761D39">
        <w:rPr>
          <w:i/>
        </w:rPr>
        <w:t xml:space="preserve"> </w:t>
      </w:r>
      <w:r w:rsidR="007B7888">
        <w:rPr>
          <w:i/>
        </w:rPr>
        <w:t>[</w:t>
      </w:r>
      <w:r w:rsidRPr="001843A4">
        <w:rPr>
          <w:i/>
        </w:rPr>
        <w:t>…</w:t>
      </w:r>
      <w:r w:rsidR="007B7888">
        <w:rPr>
          <w:i/>
        </w:rPr>
        <w:t>]</w:t>
      </w:r>
      <w:r w:rsidRPr="001843A4">
        <w:rPr>
          <w:i/>
        </w:rPr>
        <w:t xml:space="preserve"> My goal was to just get through the pregnancy relatively well, so I didn’t want to set myself a goal of saying </w:t>
      </w:r>
      <w:r>
        <w:rPr>
          <w:i/>
        </w:rPr>
        <w:t>‘</w:t>
      </w:r>
      <w:r w:rsidRPr="001843A4">
        <w:rPr>
          <w:i/>
        </w:rPr>
        <w:t>I’m going to do yoga twice a week</w:t>
      </w:r>
      <w:r>
        <w:rPr>
          <w:i/>
        </w:rPr>
        <w:t>’</w:t>
      </w:r>
      <w:r w:rsidRPr="001843A4">
        <w:rPr>
          <w:i/>
        </w:rPr>
        <w:t xml:space="preserve"> or whatever. Or </w:t>
      </w:r>
      <w:r>
        <w:rPr>
          <w:i/>
        </w:rPr>
        <w:t>‘</w:t>
      </w:r>
      <w:r w:rsidRPr="001843A4">
        <w:rPr>
          <w:i/>
        </w:rPr>
        <w:t>I’m not going to eat any chocolate or anything.</w:t>
      </w:r>
      <w:r>
        <w:rPr>
          <w:i/>
        </w:rPr>
        <w:t>’</w:t>
      </w:r>
      <w:r w:rsidRPr="001843A4">
        <w:rPr>
          <w:i/>
        </w:rPr>
        <w:t xml:space="preserve"> I just kind of wanted to get through it.</w:t>
      </w:r>
      <w:r>
        <w:rPr>
          <w:i/>
        </w:rPr>
        <w:t xml:space="preserve"> (</w:t>
      </w:r>
      <w:r w:rsidR="00EB045D">
        <w:rPr>
          <w:i/>
        </w:rPr>
        <w:t>36-</w:t>
      </w:r>
      <w:r>
        <w:rPr>
          <w:i/>
        </w:rPr>
        <w:t xml:space="preserve">40; 2 children; IMD </w:t>
      </w:r>
      <w:r w:rsidR="004A4F78">
        <w:rPr>
          <w:i/>
        </w:rPr>
        <w:t>3</w:t>
      </w:r>
      <w:r>
        <w:rPr>
          <w:i/>
        </w:rPr>
        <w:t>)</w:t>
      </w:r>
    </w:p>
    <w:p w14:paraId="4896B4FD" w14:textId="127153CE" w:rsidR="004C54A2" w:rsidRDefault="00CB5189" w:rsidP="00F914E2">
      <w:pPr>
        <w:spacing w:after="0" w:line="480" w:lineRule="auto"/>
      </w:pPr>
      <w:r>
        <w:t>W</w:t>
      </w:r>
      <w:r w:rsidR="004C54A2">
        <w:t>omen who set goals</w:t>
      </w:r>
      <w:r>
        <w:t xml:space="preserve"> had</w:t>
      </w:r>
      <w:r w:rsidR="004C54A2">
        <w:t xml:space="preserve"> a range of opinions about their helpfulness in supporti</w:t>
      </w:r>
      <w:r w:rsidR="001A759D">
        <w:t>ng improved diet or increased physical activity</w:t>
      </w:r>
      <w:r w:rsidR="004C54A2">
        <w:t xml:space="preserve">. Some believed that they would have been just as healthy without the extra support, but most felt that having </w:t>
      </w:r>
      <w:r w:rsidR="004760D1">
        <w:t>h</w:t>
      </w:r>
      <w:r w:rsidR="004C54A2">
        <w:t xml:space="preserve">ealthy </w:t>
      </w:r>
      <w:r w:rsidR="004760D1">
        <w:t>c</w:t>
      </w:r>
      <w:r w:rsidR="004C54A2">
        <w:t xml:space="preserve">onversations </w:t>
      </w:r>
      <w:r w:rsidR="00B56BB1">
        <w:t>encourage</w:t>
      </w:r>
      <w:r w:rsidR="00CB5791">
        <w:t>d</w:t>
      </w:r>
      <w:r w:rsidR="00B56BB1">
        <w:t xml:space="preserve"> them to be healthier.</w:t>
      </w:r>
      <w:r w:rsidR="004C54A2">
        <w:t xml:space="preserve"> </w:t>
      </w:r>
      <w:r w:rsidR="00A10FD4">
        <w:t>Some women</w:t>
      </w:r>
      <w:r w:rsidR="001A759D">
        <w:t xml:space="preserve"> said that they</w:t>
      </w:r>
      <w:r w:rsidR="004C54A2">
        <w:t xml:space="preserve"> appreciated</w:t>
      </w:r>
      <w:r w:rsidR="00FB7198">
        <w:t xml:space="preserve"> the interest </w:t>
      </w:r>
      <w:r w:rsidR="004C54A2">
        <w:t xml:space="preserve">the research nurses </w:t>
      </w:r>
      <w:r w:rsidR="00FB7198">
        <w:t xml:space="preserve">showed </w:t>
      </w:r>
      <w:r w:rsidR="004C54A2">
        <w:t>in their health rather</w:t>
      </w:r>
      <w:r w:rsidR="001A759D">
        <w:t xml:space="preserve"> than only </w:t>
      </w:r>
      <w:r w:rsidR="004C54A2">
        <w:t xml:space="preserve">the </w:t>
      </w:r>
      <w:r w:rsidR="00CB5791">
        <w:t>development of the baby</w:t>
      </w:r>
      <w:r w:rsidR="004C54A2">
        <w:t xml:space="preserve">. </w:t>
      </w:r>
    </w:p>
    <w:p w14:paraId="58AA195D" w14:textId="33D93003" w:rsidR="00B56BB1" w:rsidRDefault="00B56BB1" w:rsidP="00A10FD4">
      <w:pPr>
        <w:spacing w:before="120" w:line="480" w:lineRule="auto"/>
        <w:ind w:left="567"/>
        <w:rPr>
          <w:i/>
        </w:rPr>
      </w:pPr>
      <w:r>
        <w:rPr>
          <w:i/>
        </w:rPr>
        <w:t>It does make you keep up everything you set because you almost feel when you’ve got someone ringing you in a few months’ time, you want to be able to say to them, ‘yes, yes! I’ve still done it.’ (31</w:t>
      </w:r>
      <w:r w:rsidR="00EB045D">
        <w:rPr>
          <w:i/>
        </w:rPr>
        <w:t>-35</w:t>
      </w:r>
      <w:r>
        <w:rPr>
          <w:i/>
        </w:rPr>
        <w:t xml:space="preserve">; 3 children; IMD </w:t>
      </w:r>
      <w:r w:rsidR="001B2826">
        <w:rPr>
          <w:i/>
        </w:rPr>
        <w:t>2</w:t>
      </w:r>
      <w:r>
        <w:rPr>
          <w:i/>
        </w:rPr>
        <w:t>)</w:t>
      </w:r>
    </w:p>
    <w:p w14:paraId="109BDB41" w14:textId="6EED7B23" w:rsidR="00B2271A" w:rsidRDefault="00256D02" w:rsidP="00A10FD4">
      <w:pPr>
        <w:tabs>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567"/>
        <w:rPr>
          <w:rFonts w:ascii="Calibri" w:hAnsi="Calibri" w:cs="Calibri"/>
          <w:i/>
        </w:rPr>
      </w:pPr>
      <w:r w:rsidRPr="00B86D3E">
        <w:rPr>
          <w:rFonts w:ascii="Calibri" w:hAnsi="Calibri" w:cs="Calibri"/>
          <w:i/>
        </w:rPr>
        <w:t xml:space="preserve">I wouldn’t necessarily say those goals were really important to me, but the general being fairly healthy </w:t>
      </w:r>
      <w:r w:rsidR="007B7888">
        <w:rPr>
          <w:rFonts w:ascii="Calibri" w:hAnsi="Calibri" w:cs="Calibri"/>
          <w:i/>
        </w:rPr>
        <w:t>[</w:t>
      </w:r>
      <w:r w:rsidRPr="00B86D3E">
        <w:rPr>
          <w:rFonts w:ascii="Calibri" w:hAnsi="Calibri" w:cs="Calibri"/>
          <w:i/>
        </w:rPr>
        <w:t>…</w:t>
      </w:r>
      <w:r w:rsidR="007B7888">
        <w:rPr>
          <w:rFonts w:ascii="Calibri" w:hAnsi="Calibri" w:cs="Calibri"/>
          <w:i/>
        </w:rPr>
        <w:t>]</w:t>
      </w:r>
      <w:r w:rsidRPr="00B86D3E">
        <w:rPr>
          <w:rFonts w:ascii="Calibri" w:hAnsi="Calibri" w:cs="Calibri"/>
          <w:i/>
        </w:rPr>
        <w:t xml:space="preserve"> it wasn’t so much about the goals</w:t>
      </w:r>
      <w:r>
        <w:rPr>
          <w:rFonts w:ascii="Calibri" w:hAnsi="Calibri" w:cs="Calibri"/>
          <w:i/>
        </w:rPr>
        <w:t>, it was just the [trial]</w:t>
      </w:r>
      <w:r w:rsidRPr="00B86D3E">
        <w:rPr>
          <w:rFonts w:ascii="Calibri" w:hAnsi="Calibri" w:cs="Calibri"/>
          <w:i/>
        </w:rPr>
        <w:t xml:space="preserve"> that got me thinking generally about what you’re eating</w:t>
      </w:r>
      <w:r>
        <w:rPr>
          <w:rFonts w:ascii="Calibri" w:hAnsi="Calibri" w:cs="Calibri"/>
          <w:i/>
        </w:rPr>
        <w:t>,</w:t>
      </w:r>
      <w:r w:rsidRPr="00B86D3E">
        <w:rPr>
          <w:rFonts w:ascii="Calibri" w:hAnsi="Calibri" w:cs="Calibri"/>
          <w:i/>
        </w:rPr>
        <w:t xml:space="preserve"> what you’re putting in your body. </w:t>
      </w:r>
      <w:r>
        <w:rPr>
          <w:rFonts w:ascii="Calibri" w:hAnsi="Calibri" w:cs="Calibri"/>
          <w:i/>
        </w:rPr>
        <w:t>(</w:t>
      </w:r>
      <w:r w:rsidR="00EB045D">
        <w:rPr>
          <w:rFonts w:ascii="Calibri" w:hAnsi="Calibri" w:cs="Calibri"/>
          <w:i/>
        </w:rPr>
        <w:t>31-</w:t>
      </w:r>
      <w:r>
        <w:rPr>
          <w:rFonts w:ascii="Calibri" w:hAnsi="Calibri" w:cs="Calibri"/>
          <w:i/>
        </w:rPr>
        <w:t xml:space="preserve">35; 2 children; IMD </w:t>
      </w:r>
      <w:r w:rsidR="001B2826">
        <w:rPr>
          <w:rFonts w:ascii="Calibri" w:hAnsi="Calibri" w:cs="Calibri"/>
          <w:i/>
        </w:rPr>
        <w:t>5</w:t>
      </w:r>
      <w:r>
        <w:rPr>
          <w:rFonts w:ascii="Calibri" w:hAnsi="Calibri" w:cs="Calibri"/>
          <w:i/>
        </w:rPr>
        <w:t>)</w:t>
      </w:r>
    </w:p>
    <w:p w14:paraId="4A91DB6B" w14:textId="501695EE" w:rsidR="004C54A2" w:rsidRPr="00D91F20" w:rsidRDefault="004C54A2" w:rsidP="00A10FD4">
      <w:pPr>
        <w:spacing w:line="480" w:lineRule="auto"/>
        <w:ind w:left="567"/>
      </w:pPr>
      <w:r>
        <w:rPr>
          <w:i/>
        </w:rPr>
        <w:t xml:space="preserve">It was quite nice to have that, that time to actually really think about </w:t>
      </w:r>
      <w:r>
        <w:t xml:space="preserve">me </w:t>
      </w:r>
      <w:r>
        <w:rPr>
          <w:i/>
        </w:rPr>
        <w:t>pregnant and not just the baby whilst I was pregnant, if that makes sense. (36</w:t>
      </w:r>
      <w:r w:rsidR="00EB045D">
        <w:rPr>
          <w:i/>
        </w:rPr>
        <w:t>-40</w:t>
      </w:r>
      <w:r>
        <w:rPr>
          <w:i/>
        </w:rPr>
        <w:t xml:space="preserve">; 2 children; IMD </w:t>
      </w:r>
      <w:r w:rsidR="001B2826">
        <w:rPr>
          <w:i/>
        </w:rPr>
        <w:t>3</w:t>
      </w:r>
      <w:r>
        <w:rPr>
          <w:i/>
        </w:rPr>
        <w:t>)</w:t>
      </w:r>
    </w:p>
    <w:p w14:paraId="589B7B99" w14:textId="7E5FA919" w:rsidR="00B2271A" w:rsidRDefault="000925B1" w:rsidP="00F914E2">
      <w:pPr>
        <w:spacing w:after="0" w:line="480" w:lineRule="auto"/>
      </w:pPr>
      <w:r>
        <w:lastRenderedPageBreak/>
        <w:t xml:space="preserve">There was </w:t>
      </w:r>
      <w:r w:rsidR="00A10FD4">
        <w:t>considerable variation in</w:t>
      </w:r>
      <w:r>
        <w:t xml:space="preserve"> engagement with the </w:t>
      </w:r>
      <w:r w:rsidR="00A10FD4">
        <w:t>HCS intervention</w:t>
      </w:r>
      <w:r>
        <w:t xml:space="preserve"> as some women had set clear goals towards which they were still working, </w:t>
      </w:r>
      <w:r w:rsidR="00690B9D">
        <w:t>whereas</w:t>
      </w:r>
      <w:r>
        <w:t xml:space="preserve"> others had not set specific goals or could not remember them after their participation in SPRING had ended.</w:t>
      </w:r>
    </w:p>
    <w:p w14:paraId="5FE193B7" w14:textId="1F9141F0" w:rsidR="000925B1" w:rsidRPr="00C40108" w:rsidRDefault="000925B1" w:rsidP="001A759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480" w:lineRule="auto"/>
        <w:ind w:left="709"/>
        <w:rPr>
          <w:rFonts w:ascii="Calibri" w:hAnsi="Calibri" w:cs="Calibri"/>
        </w:rPr>
      </w:pPr>
      <w:r w:rsidRPr="00C40108">
        <w:rPr>
          <w:rFonts w:ascii="Calibri" w:hAnsi="Calibri" w:cs="Calibri"/>
          <w:i/>
        </w:rPr>
        <w:t>I said to her that I was going to go back to Slimmin</w:t>
      </w:r>
      <w:r w:rsidRPr="00244938">
        <w:rPr>
          <w:rFonts w:ascii="Calibri" w:hAnsi="Calibri" w:cs="Calibri"/>
          <w:i/>
        </w:rPr>
        <w:t>g World, which I have done.</w:t>
      </w:r>
      <w:r w:rsidRPr="00C40108">
        <w:rPr>
          <w:rFonts w:ascii="Calibri" w:hAnsi="Calibri" w:cs="Calibri"/>
          <w:i/>
        </w:rPr>
        <w:t xml:space="preserve"> She asked me</w:t>
      </w:r>
      <w:r w:rsidRPr="00244938">
        <w:rPr>
          <w:rFonts w:ascii="Calibri" w:hAnsi="Calibri" w:cs="Calibri"/>
          <w:i/>
        </w:rPr>
        <w:t xml:space="preserve"> </w:t>
      </w:r>
      <w:r w:rsidR="000476B1">
        <w:rPr>
          <w:rFonts w:ascii="Calibri" w:hAnsi="Calibri" w:cs="Calibri"/>
          <w:i/>
        </w:rPr>
        <w:t>[</w:t>
      </w:r>
      <w:r w:rsidR="00411818">
        <w:rPr>
          <w:rFonts w:ascii="Calibri" w:hAnsi="Calibri" w:cs="Calibri"/>
          <w:i/>
        </w:rPr>
        <w:t>…</w:t>
      </w:r>
      <w:r w:rsidR="000476B1">
        <w:rPr>
          <w:rFonts w:ascii="Calibri" w:hAnsi="Calibri" w:cs="Calibri"/>
          <w:i/>
        </w:rPr>
        <w:t>]</w:t>
      </w:r>
      <w:r w:rsidRPr="00C40108">
        <w:rPr>
          <w:rFonts w:ascii="Calibri" w:hAnsi="Calibri" w:cs="Calibri"/>
          <w:i/>
        </w:rPr>
        <w:t xml:space="preserve"> if I was </w:t>
      </w:r>
      <w:r w:rsidRPr="00244938">
        <w:rPr>
          <w:rFonts w:ascii="Calibri" w:hAnsi="Calibri" w:cs="Calibri"/>
          <w:i/>
        </w:rPr>
        <w:t xml:space="preserve">still smoke-free. I said yeah. </w:t>
      </w:r>
      <w:r w:rsidRPr="00C40108">
        <w:rPr>
          <w:rFonts w:ascii="Calibri" w:hAnsi="Calibri" w:cs="Calibri"/>
          <w:i/>
        </w:rPr>
        <w:t>And basically, that was the major goal.</w:t>
      </w:r>
      <w:r w:rsidRPr="00C40108">
        <w:rPr>
          <w:rFonts w:ascii="Calibri" w:hAnsi="Calibri" w:cs="Calibri"/>
        </w:rPr>
        <w:t xml:space="preserve"> </w:t>
      </w:r>
      <w:r>
        <w:rPr>
          <w:i/>
        </w:rPr>
        <w:t>(</w:t>
      </w:r>
      <w:r w:rsidR="00EB045D">
        <w:rPr>
          <w:i/>
        </w:rPr>
        <w:t>21-25</w:t>
      </w:r>
      <w:r>
        <w:rPr>
          <w:i/>
        </w:rPr>
        <w:t>; 2 children; IMD 1)</w:t>
      </w:r>
    </w:p>
    <w:p w14:paraId="6BECCC56" w14:textId="7DCEB0C4" w:rsidR="00AE0345" w:rsidRDefault="00AE0345" w:rsidP="00A10FD4">
      <w:pPr>
        <w:spacing w:before="240" w:line="480" w:lineRule="auto"/>
        <w:ind w:left="709"/>
        <w:rPr>
          <w:i/>
        </w:rPr>
      </w:pPr>
      <w:r w:rsidRPr="00AE0345">
        <w:rPr>
          <w:rFonts w:eastAsia="Times New Roman" w:cstheme="minorHAnsi"/>
          <w:i/>
        </w:rPr>
        <w:t>I don’t… I don’t know that I did, really. I found that quite hard. Yeah, they kept asking about things like that. I didn’t really set any goals</w:t>
      </w:r>
      <w:r w:rsidRPr="00AE034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i/>
        </w:rPr>
        <w:t>(</w:t>
      </w:r>
      <w:r w:rsidR="00EB045D">
        <w:rPr>
          <w:i/>
        </w:rPr>
        <w:t>36-</w:t>
      </w:r>
      <w:r>
        <w:rPr>
          <w:i/>
        </w:rPr>
        <w:t xml:space="preserve">40; 2 children; IMD </w:t>
      </w:r>
      <w:r w:rsidR="004A28E8">
        <w:rPr>
          <w:i/>
        </w:rPr>
        <w:t>3</w:t>
      </w:r>
      <w:r>
        <w:rPr>
          <w:i/>
        </w:rPr>
        <w:t>)</w:t>
      </w:r>
    </w:p>
    <w:p w14:paraId="31A8F747" w14:textId="7942411B" w:rsidR="00AE0345" w:rsidRPr="00AE0345" w:rsidRDefault="00AE0345" w:rsidP="00F914E2">
      <w:pPr>
        <w:spacing w:after="0" w:line="480" w:lineRule="auto"/>
        <w:ind w:left="709"/>
        <w:rPr>
          <w:rFonts w:eastAsia="Times New Roman" w:cstheme="minorHAnsi"/>
          <w:i/>
        </w:rPr>
      </w:pPr>
      <w:r w:rsidRPr="000D3829">
        <w:rPr>
          <w:rFonts w:eastAsia="Times New Roman" w:cstheme="minorHAnsi"/>
          <w:b/>
          <w:i/>
        </w:rPr>
        <w:t>I</w:t>
      </w:r>
      <w:r w:rsidRPr="00AE0345">
        <w:rPr>
          <w:rFonts w:eastAsia="Times New Roman" w:cstheme="minorHAnsi"/>
          <w:i/>
        </w:rPr>
        <w:t>: Do you think that talking about that with the nurses had any</w:t>
      </w:r>
      <w:r w:rsidR="00761D39">
        <w:rPr>
          <w:rFonts w:eastAsia="Times New Roman" w:cstheme="minorHAnsi"/>
          <w:i/>
        </w:rPr>
        <w:t xml:space="preserve"> [</w:t>
      </w:r>
      <w:r w:rsidRPr="00AE0345">
        <w:rPr>
          <w:rFonts w:eastAsia="Times New Roman" w:cstheme="minorHAnsi"/>
          <w:i/>
        </w:rPr>
        <w:t>…</w:t>
      </w:r>
      <w:r w:rsidR="00761D39">
        <w:rPr>
          <w:rFonts w:eastAsia="Times New Roman" w:cstheme="minorHAnsi"/>
          <w:i/>
        </w:rPr>
        <w:t>]</w:t>
      </w:r>
      <w:r w:rsidR="004A28E8">
        <w:rPr>
          <w:rFonts w:eastAsia="Times New Roman" w:cstheme="minorHAnsi"/>
          <w:i/>
        </w:rPr>
        <w:t xml:space="preserve"> </w:t>
      </w:r>
      <w:r w:rsidRPr="00AE0345">
        <w:rPr>
          <w:rFonts w:eastAsia="Times New Roman" w:cstheme="minorHAnsi"/>
          <w:i/>
        </w:rPr>
        <w:t>influence on your motivation to exercise, or to make sure you went and did it?</w:t>
      </w:r>
    </w:p>
    <w:p w14:paraId="3A233F14" w14:textId="72E3849D" w:rsidR="00AE0345" w:rsidRPr="00AE0345" w:rsidRDefault="00AE0345" w:rsidP="00A10FD4">
      <w:pPr>
        <w:spacing w:line="480" w:lineRule="auto"/>
        <w:ind w:left="709"/>
        <w:rPr>
          <w:rFonts w:eastAsia="Times New Roman" w:cstheme="minorHAnsi"/>
          <w:i/>
        </w:rPr>
      </w:pPr>
      <w:r w:rsidRPr="000D3829">
        <w:rPr>
          <w:rFonts w:eastAsia="Times New Roman" w:cstheme="minorHAnsi"/>
          <w:b/>
          <w:i/>
        </w:rPr>
        <w:t>P</w:t>
      </w:r>
      <w:r w:rsidRPr="00AE0345">
        <w:rPr>
          <w:rFonts w:eastAsia="Times New Roman" w:cstheme="minorHAnsi"/>
          <w:i/>
        </w:rPr>
        <w:t>: Um… don’t think so. I mean they were lovely. Really lovely, really supportive, but I kind of knew I wanted to do that anyway.</w:t>
      </w:r>
      <w:r>
        <w:rPr>
          <w:rFonts w:eastAsia="Times New Roman" w:cstheme="minorHAnsi"/>
          <w:i/>
        </w:rPr>
        <w:t xml:space="preserve"> (</w:t>
      </w:r>
      <w:r w:rsidR="00EB045D">
        <w:rPr>
          <w:rFonts w:eastAsia="Times New Roman" w:cstheme="minorHAnsi"/>
          <w:i/>
        </w:rPr>
        <w:t>26-30</w:t>
      </w:r>
      <w:r>
        <w:rPr>
          <w:rFonts w:eastAsia="Times New Roman" w:cstheme="minorHAnsi"/>
          <w:i/>
        </w:rPr>
        <w:t xml:space="preserve">; 1 child; IMD </w:t>
      </w:r>
      <w:r w:rsidR="004A28E8">
        <w:rPr>
          <w:rFonts w:eastAsia="Times New Roman" w:cstheme="minorHAnsi"/>
          <w:i/>
        </w:rPr>
        <w:t>5</w:t>
      </w:r>
      <w:r>
        <w:rPr>
          <w:rFonts w:eastAsia="Times New Roman" w:cstheme="minorHAnsi"/>
          <w:i/>
        </w:rPr>
        <w:t>)</w:t>
      </w:r>
    </w:p>
    <w:p w14:paraId="72D130AA" w14:textId="1FA606EB" w:rsidR="00A6542F" w:rsidRDefault="001A759D" w:rsidP="00F914E2">
      <w:pPr>
        <w:spacing w:after="0" w:line="480" w:lineRule="auto"/>
      </w:pPr>
      <w:r>
        <w:t>P</w:t>
      </w:r>
      <w:r w:rsidR="00A6542F">
        <w:t>articipants engaged to varying degrees with the support offered by the research nurses</w:t>
      </w:r>
      <w:r w:rsidR="0002757D">
        <w:t xml:space="preserve">. </w:t>
      </w:r>
      <w:r w:rsidR="009E119B">
        <w:t>This variation appeared to be closely related to the priority women placed on their own health as well as the extent to which they felt they could benefit from this support. In addition, women differed in their reasons for wanting to set goals to improve their diets or be more physically active.</w:t>
      </w:r>
    </w:p>
    <w:p w14:paraId="5E44D847" w14:textId="4B172F76" w:rsidR="0030633B" w:rsidRPr="0030633B" w:rsidRDefault="00A34ECD" w:rsidP="00F914E2">
      <w:pPr>
        <w:spacing w:after="0" w:line="480" w:lineRule="auto"/>
        <w:rPr>
          <w:u w:val="single"/>
        </w:rPr>
      </w:pPr>
      <w:r>
        <w:rPr>
          <w:u w:val="single"/>
        </w:rPr>
        <w:t xml:space="preserve">5) </w:t>
      </w:r>
      <w:r w:rsidR="0030633B" w:rsidRPr="0030633B">
        <w:rPr>
          <w:u w:val="single"/>
        </w:rPr>
        <w:t>Why do I want to be healthy?</w:t>
      </w:r>
    </w:p>
    <w:p w14:paraId="1229F2A3" w14:textId="2F63CB2C" w:rsidR="004C54A2" w:rsidRDefault="004C54A2" w:rsidP="00F914E2">
      <w:pPr>
        <w:spacing w:after="0" w:line="480" w:lineRule="auto"/>
      </w:pPr>
      <w:r>
        <w:t xml:space="preserve">Of the factors women identified as motivating them to </w:t>
      </w:r>
      <w:r w:rsidR="00566271">
        <w:t>reach their goals or maintain a healthy lifestyle</w:t>
      </w:r>
      <w:r>
        <w:t xml:space="preserve">, the most common were: the desire to do the best they could for their child; concern for their own health; and the desire to lose weight after pregnancy or not gain too much weight during pregnancy. </w:t>
      </w:r>
      <w:r w:rsidR="00E40693">
        <w:t xml:space="preserve">Only a </w:t>
      </w:r>
      <w:r w:rsidR="00F95B75">
        <w:t>few</w:t>
      </w:r>
      <w:r>
        <w:t xml:space="preserve"> women were primarily motivated to eat a healthier diet because they believed that their baby would benefit</w:t>
      </w:r>
      <w:r w:rsidR="00566271">
        <w:t>.</w:t>
      </w:r>
    </w:p>
    <w:p w14:paraId="6E4E1EB2" w14:textId="13D1B80D" w:rsidR="004C54A2" w:rsidRDefault="004C54A2" w:rsidP="00F914E2">
      <w:pPr>
        <w:spacing w:after="0" w:line="480" w:lineRule="auto"/>
        <w:ind w:left="567"/>
        <w:rPr>
          <w:i/>
        </w:rPr>
      </w:pPr>
      <w:r w:rsidRPr="00C16DB6">
        <w:rPr>
          <w:i/>
        </w:rPr>
        <w:t>I do think that eating healthy is more important because that’s what they get, isn’t it, from you</w:t>
      </w:r>
      <w:r w:rsidR="00F95B75">
        <w:rPr>
          <w:i/>
        </w:rPr>
        <w:t>. (2</w:t>
      </w:r>
      <w:r w:rsidR="00EB045D">
        <w:rPr>
          <w:i/>
        </w:rPr>
        <w:t>1-25</w:t>
      </w:r>
      <w:r w:rsidR="00F95B75">
        <w:rPr>
          <w:i/>
        </w:rPr>
        <w:t>; 2 children; IMD 1)</w:t>
      </w:r>
    </w:p>
    <w:p w14:paraId="45FC7771" w14:textId="3615D0A3" w:rsidR="00F95B75" w:rsidRPr="00F95B75" w:rsidRDefault="007F2B22" w:rsidP="00F914E2">
      <w:pPr>
        <w:spacing w:after="0" w:line="480" w:lineRule="auto"/>
      </w:pPr>
      <w:r>
        <w:lastRenderedPageBreak/>
        <w:t>The</w:t>
      </w:r>
      <w:r w:rsidRPr="00F95B75">
        <w:t xml:space="preserve"> </w:t>
      </w:r>
      <w:r>
        <w:t xml:space="preserve">same </w:t>
      </w:r>
      <w:r w:rsidR="00F95B75" w:rsidRPr="00F95B75">
        <w:t xml:space="preserve">woman was </w:t>
      </w:r>
      <w:r w:rsidR="00F95B75">
        <w:t>very focused on her children’s health, and stated that her children were her motivation for staying healthy.</w:t>
      </w:r>
    </w:p>
    <w:p w14:paraId="017F0FBC" w14:textId="643D8ECC" w:rsidR="009104DA" w:rsidRDefault="009104DA" w:rsidP="00F914E2">
      <w:pPr>
        <w:spacing w:after="0" w:line="480" w:lineRule="auto"/>
        <w:ind w:left="567"/>
        <w:rPr>
          <w:i/>
        </w:rPr>
      </w:pPr>
      <w:r w:rsidRPr="003F09DA">
        <w:rPr>
          <w:i/>
        </w:rPr>
        <w:t xml:space="preserve">I don’t want to teach my children that they’ve got to be skinny because they don’t have to be skinny. They just have to be healthy, and that’s what I want. So I can’t teach them not to smoke if I’m smoking. I can’t teach them not to drink if I’m an alcoholic. I can’t teach them to </w:t>
      </w:r>
      <w:r>
        <w:rPr>
          <w:i/>
        </w:rPr>
        <w:t>be healthy if I’m not healthy</w:t>
      </w:r>
      <w:r w:rsidRPr="003F09DA">
        <w:rPr>
          <w:i/>
        </w:rPr>
        <w:t xml:space="preserve"> myself.</w:t>
      </w:r>
      <w:r>
        <w:rPr>
          <w:i/>
        </w:rPr>
        <w:t xml:space="preserve"> (2</w:t>
      </w:r>
      <w:r w:rsidR="00EB045D">
        <w:rPr>
          <w:i/>
        </w:rPr>
        <w:t>1-25</w:t>
      </w:r>
      <w:r>
        <w:rPr>
          <w:i/>
        </w:rPr>
        <w:t>; 2 children; IMD 1)</w:t>
      </w:r>
    </w:p>
    <w:p w14:paraId="028B3F12" w14:textId="77777777" w:rsidR="004C54A2" w:rsidRDefault="00221D49" w:rsidP="00F914E2">
      <w:pPr>
        <w:spacing w:after="0" w:line="480" w:lineRule="auto"/>
      </w:pPr>
      <w:r>
        <w:t>Most</w:t>
      </w:r>
      <w:r w:rsidR="004C54A2">
        <w:t xml:space="preserve"> women, though, were also interested in their own health and how it would be affected by their pregnancies. </w:t>
      </w:r>
    </w:p>
    <w:p w14:paraId="32FF499E" w14:textId="5F37C577" w:rsidR="004C54A2" w:rsidRDefault="00E40693" w:rsidP="00F914E2">
      <w:pPr>
        <w:spacing w:after="0" w:line="480" w:lineRule="auto"/>
        <w:ind w:left="560"/>
        <w:rPr>
          <w:i/>
        </w:rPr>
      </w:pPr>
      <w:r>
        <w:rPr>
          <w:i/>
        </w:rPr>
        <w:t xml:space="preserve">I think to be honest it was probably for me rather than for the baby […] </w:t>
      </w:r>
      <w:r w:rsidR="004C54A2">
        <w:rPr>
          <w:i/>
        </w:rPr>
        <w:t>Just before I got pregnant I had been quite healthy because I had been training to do the half marathon</w:t>
      </w:r>
      <w:r w:rsidR="00411818">
        <w:rPr>
          <w:i/>
        </w:rPr>
        <w:t xml:space="preserve"> […]</w:t>
      </w:r>
      <w:r w:rsidR="004C54A2">
        <w:rPr>
          <w:i/>
        </w:rPr>
        <w:t xml:space="preserve"> I guess I just didn’t want to completely go back to where I was before I started.</w:t>
      </w:r>
      <w:r w:rsidR="005C055E">
        <w:rPr>
          <w:i/>
        </w:rPr>
        <w:t xml:space="preserve"> </w:t>
      </w:r>
      <w:r w:rsidR="004C54A2">
        <w:rPr>
          <w:i/>
        </w:rPr>
        <w:t>(31</w:t>
      </w:r>
      <w:r w:rsidR="00EB045D">
        <w:rPr>
          <w:i/>
        </w:rPr>
        <w:t>-35</w:t>
      </w:r>
      <w:r w:rsidR="004C54A2">
        <w:rPr>
          <w:i/>
        </w:rPr>
        <w:t xml:space="preserve">; 1 child; IMD </w:t>
      </w:r>
      <w:r>
        <w:rPr>
          <w:i/>
        </w:rPr>
        <w:t>2</w:t>
      </w:r>
      <w:r w:rsidR="004C54A2">
        <w:rPr>
          <w:i/>
        </w:rPr>
        <w:t>)</w:t>
      </w:r>
    </w:p>
    <w:p w14:paraId="06B7FA98" w14:textId="0FAFAF8A" w:rsidR="00A6542F" w:rsidRDefault="00A6542F" w:rsidP="00F914E2">
      <w:pPr>
        <w:spacing w:after="0" w:line="480" w:lineRule="auto"/>
      </w:pPr>
      <w:r>
        <w:t>Th</w:t>
      </w:r>
      <w:r w:rsidR="00392C81">
        <w:t xml:space="preserve">e focus </w:t>
      </w:r>
      <w:r>
        <w:t>was often related to weight gain and retention</w:t>
      </w:r>
      <w:r w:rsidR="00392C81">
        <w:t xml:space="preserve"> post-pregnancy</w:t>
      </w:r>
      <w:r>
        <w:t>.</w:t>
      </w:r>
    </w:p>
    <w:p w14:paraId="5B154949" w14:textId="1F505CBE" w:rsidR="004C54A2" w:rsidRDefault="004C54A2" w:rsidP="0002757D">
      <w:pPr>
        <w:spacing w:line="480" w:lineRule="auto"/>
        <w:ind w:left="560"/>
        <w:rPr>
          <w:i/>
        </w:rPr>
      </w:pPr>
      <w:r>
        <w:rPr>
          <w:i/>
        </w:rPr>
        <w:t>I just don’t want to be this fat mum waddling up to the school gates every day to pick up their children, you know?</w:t>
      </w:r>
      <w:r w:rsidR="000476B1">
        <w:rPr>
          <w:i/>
        </w:rPr>
        <w:t xml:space="preserve"> </w:t>
      </w:r>
      <w:r w:rsidR="00C739E9">
        <w:rPr>
          <w:i/>
        </w:rPr>
        <w:t>[</w:t>
      </w:r>
      <w:r>
        <w:rPr>
          <w:i/>
        </w:rPr>
        <w:t>...</w:t>
      </w:r>
      <w:r w:rsidR="00C739E9">
        <w:rPr>
          <w:i/>
        </w:rPr>
        <w:t>]</w:t>
      </w:r>
      <w:r>
        <w:rPr>
          <w:i/>
        </w:rPr>
        <w:t xml:space="preserve"> But also, I’m worried about keeling over and having a heart attack because there’s been problems in my family – heart problems</w:t>
      </w:r>
      <w:r w:rsidR="00C739E9">
        <w:rPr>
          <w:i/>
        </w:rPr>
        <w:t>[</w:t>
      </w:r>
      <w:r>
        <w:rPr>
          <w:i/>
        </w:rPr>
        <w:t>…</w:t>
      </w:r>
      <w:r w:rsidR="00C739E9">
        <w:rPr>
          <w:i/>
        </w:rPr>
        <w:t>]</w:t>
      </w:r>
      <w:r>
        <w:rPr>
          <w:i/>
        </w:rPr>
        <w:t xml:space="preserve"> I’m overweight and I don’t really look after myself and I’ve got two children. Something like that could happen to me, and I want to be healthy. (2</w:t>
      </w:r>
      <w:r w:rsidR="00EB045D">
        <w:rPr>
          <w:i/>
        </w:rPr>
        <w:t>6-30</w:t>
      </w:r>
      <w:r>
        <w:rPr>
          <w:i/>
        </w:rPr>
        <w:t xml:space="preserve">; 2 children; IMD </w:t>
      </w:r>
      <w:r w:rsidR="00081213">
        <w:rPr>
          <w:i/>
        </w:rPr>
        <w:t>5</w:t>
      </w:r>
      <w:r>
        <w:rPr>
          <w:i/>
        </w:rPr>
        <w:t>)</w:t>
      </w:r>
    </w:p>
    <w:p w14:paraId="5AA95038" w14:textId="5C0DB1AC" w:rsidR="009104DA" w:rsidRDefault="009104DA" w:rsidP="0002757D">
      <w:pPr>
        <w:spacing w:line="480" w:lineRule="auto"/>
        <w:ind w:left="560"/>
        <w:rPr>
          <w:i/>
        </w:rPr>
      </w:pPr>
      <w:r w:rsidRPr="00231218">
        <w:rPr>
          <w:i/>
        </w:rPr>
        <w:t>I think some people can slip into, ‘oh, I’m fat now.’ Then if you have another pregnancy… you know, I was quite scared about keeping my weight then having another bab</w:t>
      </w:r>
      <w:r>
        <w:rPr>
          <w:i/>
        </w:rPr>
        <w:t>y and then just</w:t>
      </w:r>
      <w:r w:rsidRPr="00231218">
        <w:rPr>
          <w:i/>
        </w:rPr>
        <w:t xml:space="preserve"> magnituding </w:t>
      </w:r>
      <w:r w:rsidRPr="0002757D">
        <w:t xml:space="preserve">[sic]. </w:t>
      </w:r>
      <w:r w:rsidRPr="00231218">
        <w:rPr>
          <w:i/>
        </w:rPr>
        <w:t>I’v</w:t>
      </w:r>
      <w:r>
        <w:rPr>
          <w:i/>
        </w:rPr>
        <w:t>e seen a lot of people do that;</w:t>
      </w:r>
      <w:r w:rsidRPr="00231218">
        <w:rPr>
          <w:i/>
        </w:rPr>
        <w:t xml:space="preserve"> they kind of put on four stone and the</w:t>
      </w:r>
      <w:r>
        <w:rPr>
          <w:i/>
        </w:rPr>
        <w:t>y were healthy people, you know? (</w:t>
      </w:r>
      <w:r w:rsidR="00EB045D">
        <w:rPr>
          <w:i/>
        </w:rPr>
        <w:t>31-</w:t>
      </w:r>
      <w:r>
        <w:rPr>
          <w:i/>
        </w:rPr>
        <w:t xml:space="preserve">35; 2 children; IMD </w:t>
      </w:r>
      <w:r w:rsidR="00081213">
        <w:rPr>
          <w:i/>
        </w:rPr>
        <w:t>5</w:t>
      </w:r>
      <w:r>
        <w:rPr>
          <w:i/>
        </w:rPr>
        <w:t>)</w:t>
      </w:r>
    </w:p>
    <w:p w14:paraId="2AF9B78B" w14:textId="0BF78105" w:rsidR="0096202E" w:rsidRDefault="00221D49" w:rsidP="0096202E">
      <w:pPr>
        <w:spacing w:after="0" w:line="480" w:lineRule="auto"/>
      </w:pPr>
      <w:r>
        <w:t>For some, the concern about health and weight was about not wanting to become an unhealthy person as th</w:t>
      </w:r>
      <w:r w:rsidR="00392C81">
        <w:t>is was not</w:t>
      </w:r>
      <w:r w:rsidR="0096202E">
        <w:t xml:space="preserve"> who</w:t>
      </w:r>
      <w:r w:rsidR="00392C81">
        <w:t xml:space="preserve"> they had</w:t>
      </w:r>
      <w:r>
        <w:t xml:space="preserve"> been before having children. For others who had previously struggled to maintain a hea</w:t>
      </w:r>
      <w:r w:rsidR="0002757D">
        <w:t xml:space="preserve">lthy weight or lifestyle, </w:t>
      </w:r>
      <w:r>
        <w:t xml:space="preserve">concerns about the effects of pregnancy </w:t>
      </w:r>
      <w:r w:rsidR="00392C81">
        <w:t>reflected</w:t>
      </w:r>
      <w:r>
        <w:t xml:space="preserve"> </w:t>
      </w:r>
      <w:r>
        <w:lastRenderedPageBreak/>
        <w:t>a general desire to be healthier</w:t>
      </w:r>
      <w:r w:rsidR="0096202E">
        <w:t>. The extent to which women in this study viewed themselves as healthy can be conceptualised as ‘health identity’ where women’s perceptions of themselves fit on a spectrum that ranges from ‘health-disengaged’ to ‘health-focused’.</w:t>
      </w:r>
      <w:r w:rsidR="0096202E">
        <w:rPr>
          <w:b/>
        </w:rPr>
        <w:t xml:space="preserve"> </w:t>
      </w:r>
      <w:r w:rsidR="0096202E" w:rsidRPr="00262327">
        <w:t>Figure 1</w:t>
      </w:r>
      <w:r w:rsidR="0096202E">
        <w:rPr>
          <w:b/>
        </w:rPr>
        <w:t xml:space="preserve"> </w:t>
      </w:r>
      <w:r w:rsidR="0096202E">
        <w:t xml:space="preserve">is a visual representation of this concept and its relation to women’s openness to change. The statements that fall on different points in the figure are not quotes from the interviews, but were informed by this study and are intended to illustrate the range of responses. </w:t>
      </w:r>
    </w:p>
    <w:p w14:paraId="49032C2F" w14:textId="77777777" w:rsidR="0096202E" w:rsidRPr="00755B97" w:rsidRDefault="0096202E" w:rsidP="0096202E">
      <w:pPr>
        <w:spacing w:before="240" w:after="0" w:line="480" w:lineRule="auto"/>
        <w:rPr>
          <w:i/>
        </w:rPr>
      </w:pPr>
      <w:r w:rsidRPr="00755B97">
        <w:rPr>
          <w:i/>
        </w:rPr>
        <w:t>Figure 1 about here</w:t>
      </w:r>
    </w:p>
    <w:p w14:paraId="2C775CA5" w14:textId="342875DD" w:rsidR="00221D49" w:rsidRDefault="00221D49" w:rsidP="00F914E2">
      <w:pPr>
        <w:spacing w:after="0" w:line="480" w:lineRule="auto"/>
      </w:pPr>
    </w:p>
    <w:p w14:paraId="7A29F9C8" w14:textId="77777777" w:rsidR="0030633B" w:rsidRDefault="0030633B" w:rsidP="00F914E2">
      <w:pPr>
        <w:spacing w:after="0" w:line="480" w:lineRule="auto"/>
        <w:rPr>
          <w:b/>
        </w:rPr>
      </w:pPr>
      <w:r w:rsidRPr="0030633B">
        <w:rPr>
          <w:b/>
        </w:rPr>
        <w:t>Discussion</w:t>
      </w:r>
    </w:p>
    <w:p w14:paraId="6774BCE4" w14:textId="45E5DF5A" w:rsidR="00487636" w:rsidRDefault="00487636" w:rsidP="00F914E2">
      <w:pPr>
        <w:spacing w:after="0" w:line="480" w:lineRule="auto"/>
      </w:pPr>
      <w:r>
        <w:t xml:space="preserve">This </w:t>
      </w:r>
      <w:r w:rsidR="00941455">
        <w:t>qualitative</w:t>
      </w:r>
      <w:r>
        <w:t xml:space="preserve"> study aimed to</w:t>
      </w:r>
      <w:r w:rsidR="009052AF">
        <w:t xml:space="preserve"> address two research questions to inform the development of interventions </w:t>
      </w:r>
      <w:r w:rsidR="00310E6F">
        <w:t xml:space="preserve">for </w:t>
      </w:r>
      <w:r w:rsidR="009052AF">
        <w:t>support</w:t>
      </w:r>
      <w:r w:rsidR="00310E6F">
        <w:t>ing</w:t>
      </w:r>
      <w:r w:rsidR="009052AF">
        <w:t xml:space="preserve"> </w:t>
      </w:r>
      <w:r w:rsidR="00A439B4">
        <w:t xml:space="preserve">pregnant </w:t>
      </w:r>
      <w:r w:rsidR="009052AF">
        <w:t xml:space="preserve">women to improve their health behaviours. </w:t>
      </w:r>
      <w:r w:rsidR="00044B53">
        <w:t xml:space="preserve">Firstly, we aimed to identify key factors that influenced diet and physical activity during </w:t>
      </w:r>
      <w:r w:rsidR="00A439B4">
        <w:t>pregnancy</w:t>
      </w:r>
      <w:r w:rsidR="00D4538A">
        <w:t>. Secondly, we explored women’s engagement with available lifestyle support in order to better understand why some women engage more</w:t>
      </w:r>
      <w:r w:rsidR="00A439B4">
        <w:t xml:space="preserve"> than others</w:t>
      </w:r>
      <w:r w:rsidR="00D4538A">
        <w:t xml:space="preserve">. </w:t>
      </w:r>
    </w:p>
    <w:p w14:paraId="376077AD" w14:textId="40055A00" w:rsidR="00637B66" w:rsidRDefault="00D4538A" w:rsidP="00F914E2">
      <w:pPr>
        <w:spacing w:after="0" w:line="480" w:lineRule="auto"/>
      </w:pPr>
      <w:r>
        <w:t xml:space="preserve">In response to the first research question, </w:t>
      </w:r>
      <w:r w:rsidR="003B1D28">
        <w:t>this study</w:t>
      </w:r>
      <w:r w:rsidR="00D6438A">
        <w:t xml:space="preserve"> identified pregnancy-specific factors that influence</w:t>
      </w:r>
      <w:r w:rsidR="00CE567B">
        <w:t>d</w:t>
      </w:r>
      <w:r w:rsidR="00D4799A">
        <w:t xml:space="preserve"> </w:t>
      </w:r>
      <w:r w:rsidR="00D6438A">
        <w:t xml:space="preserve">diet and </w:t>
      </w:r>
      <w:r w:rsidR="008316C8">
        <w:t>physical activity</w:t>
      </w:r>
      <w:r w:rsidR="00D6438A">
        <w:t xml:space="preserve">. Pregnancy can introduce new barriers such as nausea, pain and </w:t>
      </w:r>
      <w:r w:rsidR="00BD5832">
        <w:t>fatigue</w:t>
      </w:r>
      <w:r w:rsidR="00D6438A">
        <w:t>, making it a particularly difficult time to adopt healthier behaviours.</w:t>
      </w:r>
      <w:r w:rsidR="00497D49">
        <w:t xml:space="preserve"> </w:t>
      </w:r>
      <w:r w:rsidR="00D628BC">
        <w:t>Other qualitative studies have</w:t>
      </w:r>
      <w:r w:rsidR="00243B32">
        <w:t xml:space="preserve"> similarly found that physical symptoms introduced a barrier to physical activity</w:t>
      </w:r>
      <w:r w:rsidR="00D628BC">
        <w:t xml:space="preserve"> and to engaging with a weight management intervention</w:t>
      </w:r>
      <w:r w:rsidR="00243B32">
        <w:t>.</w:t>
      </w:r>
      <w:r w:rsidR="00243B32">
        <w:fldChar w:fldCharType="begin">
          <w:fldData xml:space="preserve">PEVuZE5vdGU+PENpdGU+PEF1dGhvcj5GbGFubmVyeTwvQXV0aG9yPjxZZWFyPjIwMTg8L1llYXI+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</w:fldData>
        </w:fldChar>
      </w:r>
      <w:r w:rsidR="00D628BC">
        <w:instrText xml:space="preserve"> ADDIN EN.CITE </w:instrText>
      </w:r>
      <w:r w:rsidR="00D628BC">
        <w:fldChar w:fldCharType="begin">
          <w:fldData xml:space="preserve">PEVuZE5vdGU+PENpdGU+PEF1dGhvcj5GbGFubmVyeTwvQXV0aG9yPjxZZWFyPjIwMTg8L1llYXI+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</w:fldData>
        </w:fldChar>
      </w:r>
      <w:r w:rsidR="00D628BC">
        <w:instrText xml:space="preserve"> ADDIN EN.CITE.DATA </w:instrText>
      </w:r>
      <w:r w:rsidR="00D628BC">
        <w:fldChar w:fldCharType="end"/>
      </w:r>
      <w:r w:rsidR="00243B32">
        <w:fldChar w:fldCharType="separate"/>
      </w:r>
      <w:r w:rsidR="00D628BC">
        <w:rPr>
          <w:noProof/>
        </w:rPr>
        <w:t>(34, 35)</w:t>
      </w:r>
      <w:r w:rsidR="00243B32">
        <w:fldChar w:fldCharType="end"/>
      </w:r>
      <w:r w:rsidR="00243B32">
        <w:t xml:space="preserve"> </w:t>
      </w:r>
      <w:r w:rsidR="00AA59D4">
        <w:t>There is, however,</w:t>
      </w:r>
      <w:r w:rsidR="00497D49">
        <w:t xml:space="preserve"> a</w:t>
      </w:r>
      <w:r w:rsidR="0035143F">
        <w:t xml:space="preserve"> </w:t>
      </w:r>
      <w:r w:rsidR="000006B4">
        <w:t>paucity</w:t>
      </w:r>
      <w:r w:rsidR="00497D49">
        <w:t xml:space="preserve"> of observational data on pregnancy-related barriers to healthy eating.</w:t>
      </w:r>
      <w:r w:rsidR="00D6438A">
        <w:t xml:space="preserve"> </w:t>
      </w:r>
      <w:r w:rsidR="00497D49">
        <w:t>The current study also found that interest</w:t>
      </w:r>
      <w:r w:rsidR="00D6438A">
        <w:t xml:space="preserve"> in the health and devel</w:t>
      </w:r>
      <w:r w:rsidR="009627FA">
        <w:t>opment of the fetus can provide</w:t>
      </w:r>
      <w:r w:rsidR="00D6438A">
        <w:t xml:space="preserve"> motivation to make positive lifestyle changes, as can the desire to maintain a level of fitness and avoid gaining too much weight. </w:t>
      </w:r>
      <w:r w:rsidR="00497D49">
        <w:t xml:space="preserve">This </w:t>
      </w:r>
      <w:r w:rsidR="0035143F">
        <w:t>supports</w:t>
      </w:r>
      <w:r w:rsidR="00497D49">
        <w:t xml:space="preserve"> the idea that pregnancy can represent a ‘teachable moment’ for </w:t>
      </w:r>
      <w:r w:rsidR="009627FA">
        <w:t>improving diet or increasing physical activity</w:t>
      </w:r>
      <w:r w:rsidR="000006B4">
        <w:t>, which has been proposed by others</w:t>
      </w:r>
      <w:r w:rsidR="0035143F">
        <w:t xml:space="preserve"> </w:t>
      </w:r>
      <w:r w:rsidR="0035143F">
        <w:fldChar w:fldCharType="begin"/>
      </w:r>
      <w:r w:rsidR="00D628BC">
        <w:instrText xml:space="preserve"> ADDIN EN.CITE &lt;EndNote&gt;&lt;Cite&gt;&lt;Author&gt;Phelan&lt;/Author&gt;&lt;Year&gt;2010&lt;/Year&gt;&lt;RecNum&gt;700&lt;/RecNum&gt;&lt;DisplayText&gt;(36)&lt;/DisplayText&gt;&lt;record&gt;&lt;rec-number&gt;700&lt;/rec-number&gt;&lt;foreign-keys&gt;&lt;key app="EN" db-id="wd9t9ds0r2wdf6es95gvf0diasp0w0tdw9es" timestamp="1458741982"&gt;700&lt;/key&gt;&lt;/foreign-keys&gt;&lt;ref-type name="Journal Article"&gt;17&lt;/ref-type&gt;&lt;contributors&gt;&lt;authors&gt;&lt;author&gt;Phelan, Suzanne&lt;/author&gt;&lt;/authors&gt;&lt;/contributors&gt;&lt;titles&gt;&lt;title&gt;Pregnancy: a “teachable moment” for weight control and obesity prevention&lt;/title&gt;&lt;secondary-title&gt;American journal of obstetrics and gynecology&lt;/secondary-title&gt;&lt;/titles&gt;&lt;periodical&gt;&lt;full-title&gt;American Journal of Obstetrics and Gynecology&lt;/full-title&gt;&lt;/periodical&gt;&lt;pages&gt;135. e1-8&lt;/pages&gt;&lt;volume&gt;202&lt;/volume&gt;&lt;number&gt;2&lt;/number&gt;&lt;dates&gt;&lt;year&gt;2010&lt;/year&gt;&lt;/dates&gt;&lt;isbn&gt;0002-9378&lt;/isbn&gt;&lt;urls&gt;&lt;related-urls&gt;&lt;url&gt;http://ac.els-cdn.com/S0002937809006280/1-s2.0-S0002937809006280-main.pdf?_tid=719edc08-f100-11e5-bc0d-00000aab0f6c&amp;amp;acdnat=1458742171_c3e61c3aaff6f27bd2bc39041102f533&lt;/url&gt;&lt;/related-urls&gt;&lt;/urls&gt;&lt;/record&gt;&lt;/Cite&gt;&lt;/EndNote&gt;</w:instrText>
      </w:r>
      <w:r w:rsidR="0035143F">
        <w:fldChar w:fldCharType="separate"/>
      </w:r>
      <w:r w:rsidR="00D628BC">
        <w:rPr>
          <w:noProof/>
        </w:rPr>
        <w:t>(36)</w:t>
      </w:r>
      <w:r w:rsidR="0035143F">
        <w:fldChar w:fldCharType="end"/>
      </w:r>
      <w:r w:rsidR="00497D49">
        <w:t>.</w:t>
      </w:r>
    </w:p>
    <w:p w14:paraId="0ADBF1CE" w14:textId="7920E0E1" w:rsidR="00D6438A" w:rsidRDefault="008B2D4E" w:rsidP="00F914E2">
      <w:pPr>
        <w:spacing w:after="0" w:line="480" w:lineRule="auto"/>
      </w:pPr>
      <w:r>
        <w:t xml:space="preserve">The </w:t>
      </w:r>
      <w:r w:rsidR="00EF0C59">
        <w:t xml:space="preserve">more novel </w:t>
      </w:r>
      <w:r>
        <w:t>finding of this study is in relation to the second research question. That is, w</w:t>
      </w:r>
      <w:r w:rsidR="00637B66">
        <w:t xml:space="preserve">omen’s engagement with </w:t>
      </w:r>
      <w:r w:rsidR="009627FA">
        <w:t xml:space="preserve">HCS </w:t>
      </w:r>
      <w:r w:rsidR="00637B66">
        <w:t xml:space="preserve">and other sources of support appeared to be related to the priority they </w:t>
      </w:r>
      <w:r w:rsidR="00637B66">
        <w:lastRenderedPageBreak/>
        <w:t xml:space="preserve">placed on their own health, and the extent to which they </w:t>
      </w:r>
      <w:r w:rsidR="00570BDE">
        <w:t>identified</w:t>
      </w:r>
      <w:r w:rsidR="00637B66">
        <w:t xml:space="preserve"> as healthy people. Indeed, </w:t>
      </w:r>
      <w:r w:rsidR="007048BC">
        <w:t xml:space="preserve">the </w:t>
      </w:r>
      <w:r w:rsidR="00A47E07">
        <w:t xml:space="preserve">role of identity and its relation to health </w:t>
      </w:r>
      <w:r w:rsidR="00637B66">
        <w:t>was a</w:t>
      </w:r>
      <w:r w:rsidR="00994587">
        <w:t xml:space="preserve">n important </w:t>
      </w:r>
      <w:r w:rsidR="00637B66">
        <w:t xml:space="preserve">factor that emerged from </w:t>
      </w:r>
      <w:r w:rsidR="00B60634">
        <w:t>these data</w:t>
      </w:r>
      <w:r w:rsidR="000B3AB0">
        <w:t>, and is summarised in the concept of ‘health identity’</w:t>
      </w:r>
      <w:r w:rsidR="00637B66">
        <w:t>.</w:t>
      </w:r>
      <w:r w:rsidR="00637B66" w:rsidRPr="00110BB6">
        <w:t xml:space="preserve"> </w:t>
      </w:r>
      <w:r w:rsidR="008A2677">
        <w:t>Those</w:t>
      </w:r>
      <w:r w:rsidR="00637B66" w:rsidRPr="00110BB6">
        <w:t xml:space="preserve"> who</w:t>
      </w:r>
      <w:r w:rsidR="000B3AB0">
        <w:t>se health identity was</w:t>
      </w:r>
      <w:r w:rsidR="00637B66" w:rsidRPr="00110BB6">
        <w:t xml:space="preserve"> always </w:t>
      </w:r>
      <w:r w:rsidR="000B3AB0">
        <w:t xml:space="preserve">to have </w:t>
      </w:r>
      <w:r w:rsidR="00637B66" w:rsidRPr="00110BB6">
        <w:t xml:space="preserve">been healthy, or the kind of person to stay active, </w:t>
      </w:r>
      <w:r w:rsidR="00510F90">
        <w:t>more often</w:t>
      </w:r>
      <w:r w:rsidR="00637B66" w:rsidRPr="00110BB6">
        <w:t xml:space="preserve"> reported maintaining healthier lifestyles than those who did not identify as being particularly healthy.</w:t>
      </w:r>
      <w:r w:rsidR="00CD70D9">
        <w:t xml:space="preserve"> </w:t>
      </w:r>
      <w:r w:rsidR="000B3AB0">
        <w:t xml:space="preserve"> </w:t>
      </w:r>
    </w:p>
    <w:p w14:paraId="0BE906CB" w14:textId="1FB0B029" w:rsidR="00D01DAB" w:rsidRDefault="00BD5832" w:rsidP="00994587">
      <w:pPr>
        <w:spacing w:before="240" w:after="0" w:line="480" w:lineRule="auto"/>
      </w:pPr>
      <w:r>
        <w:t>Women’s health identities appeared to influence their</w:t>
      </w:r>
      <w:r w:rsidR="009A5635">
        <w:t xml:space="preserve"> engagement with available support </w:t>
      </w:r>
      <w:r w:rsidR="00570BDE">
        <w:t xml:space="preserve">and </w:t>
      </w:r>
      <w:r w:rsidR="00E973BD">
        <w:t>the idea of making a change.</w:t>
      </w:r>
      <w:r w:rsidR="00570BDE">
        <w:t xml:space="preserve"> </w:t>
      </w:r>
      <w:r w:rsidR="009A5635">
        <w:t xml:space="preserve">Women who did not </w:t>
      </w:r>
      <w:r w:rsidR="004E2A8F">
        <w:t>prioritise</w:t>
      </w:r>
      <w:r w:rsidR="009A5635">
        <w:t xml:space="preserve"> </w:t>
      </w:r>
      <w:r w:rsidR="00224F17">
        <w:t xml:space="preserve">their </w:t>
      </w:r>
      <w:r w:rsidR="009A5635">
        <w:t>health</w:t>
      </w:r>
      <w:r w:rsidR="004E2A8F">
        <w:t xml:space="preserve"> </w:t>
      </w:r>
      <w:r w:rsidR="009A5635">
        <w:t xml:space="preserve">were less likely to </w:t>
      </w:r>
      <w:r w:rsidR="009A5635" w:rsidRPr="00460925">
        <w:rPr>
          <w:i/>
        </w:rPr>
        <w:t>want</w:t>
      </w:r>
      <w:r w:rsidR="009A5635">
        <w:t xml:space="preserve"> to change their behaviours</w:t>
      </w:r>
      <w:r w:rsidR="00576C80">
        <w:t xml:space="preserve"> and </w:t>
      </w:r>
      <w:r w:rsidR="00F753C0">
        <w:t>did</w:t>
      </w:r>
      <w:r w:rsidR="009A5635">
        <w:t xml:space="preserve"> not really engage with the goal-setting element of the HCS intervention</w:t>
      </w:r>
      <w:r w:rsidR="004A7A0E">
        <w:t>;</w:t>
      </w:r>
      <w:r w:rsidR="00EF0C59">
        <w:t xml:space="preserve"> </w:t>
      </w:r>
      <w:r w:rsidR="004A7A0E">
        <w:t>n</w:t>
      </w:r>
      <w:r w:rsidR="00EF0C59">
        <w:t>or did they</w:t>
      </w:r>
      <w:r w:rsidR="00570BDE">
        <w:t xml:space="preserve"> </w:t>
      </w:r>
      <w:r w:rsidR="007A0D76">
        <w:t xml:space="preserve">seek </w:t>
      </w:r>
      <w:r w:rsidR="00570BDE">
        <w:t>lifestyle sup</w:t>
      </w:r>
      <w:r w:rsidR="00F85CD7">
        <w:t>port through available services.</w:t>
      </w:r>
      <w:r w:rsidR="00994587">
        <w:t xml:space="preserve"> </w:t>
      </w:r>
      <w:r w:rsidR="009A5635">
        <w:t>At the other e</w:t>
      </w:r>
      <w:r w:rsidR="00F85CD7">
        <w:t>nd</w:t>
      </w:r>
      <w:r w:rsidR="008D4F1D">
        <w:t xml:space="preserve"> of the spectrum</w:t>
      </w:r>
      <w:r w:rsidR="009A5635">
        <w:t>, women who viewed</w:t>
      </w:r>
      <w:r w:rsidR="00A246EA">
        <w:t xml:space="preserve"> themselves as healthy people</w:t>
      </w:r>
      <w:r w:rsidR="009A5635">
        <w:t xml:space="preserve"> </w:t>
      </w:r>
      <w:r w:rsidR="00A246EA">
        <w:t xml:space="preserve">and thus </w:t>
      </w:r>
      <w:r w:rsidR="007A1729">
        <w:t xml:space="preserve">already </w:t>
      </w:r>
      <w:r w:rsidR="00A246EA">
        <w:t xml:space="preserve">prioritised </w:t>
      </w:r>
      <w:r w:rsidR="009A5635">
        <w:t xml:space="preserve">their health, were unlikely to feel that they </w:t>
      </w:r>
      <w:r w:rsidR="009A5635" w:rsidRPr="00460925">
        <w:rPr>
          <w:i/>
        </w:rPr>
        <w:t>needed</w:t>
      </w:r>
      <w:r w:rsidR="009A5635">
        <w:t xml:space="preserve"> to set goals or change their behaviours. </w:t>
      </w:r>
      <w:r w:rsidR="00D01DAB">
        <w:t>Those who fell between these two extremes were more likely to show interest in improving their health behaviours and to engage with available support. These women often had more to say about their goals in the interview, and had made an</w:t>
      </w:r>
      <w:r w:rsidR="007D201B">
        <w:t xml:space="preserve"> </w:t>
      </w:r>
      <w:r w:rsidR="00D01DAB">
        <w:t>effort to change their health behaviours.</w:t>
      </w:r>
    </w:p>
    <w:p w14:paraId="6457D383" w14:textId="62A92318" w:rsidR="009D504E" w:rsidRDefault="002467CD" w:rsidP="00F914E2">
      <w:pPr>
        <w:spacing w:after="0" w:line="480" w:lineRule="auto"/>
      </w:pPr>
      <w:r>
        <w:t xml:space="preserve">The </w:t>
      </w:r>
      <w:r w:rsidR="00801BB9">
        <w:t xml:space="preserve">role </w:t>
      </w:r>
      <w:r w:rsidR="00743660">
        <w:t>of pregnancy</w:t>
      </w:r>
      <w:r>
        <w:t xml:space="preserve"> in motivating women to change their</w:t>
      </w:r>
      <w:r w:rsidR="00FE04D6">
        <w:t xml:space="preserve"> health</w:t>
      </w:r>
      <w:r>
        <w:t xml:space="preserve"> behaviours appeared</w:t>
      </w:r>
      <w:r w:rsidR="008044EB">
        <w:t xml:space="preserve"> also</w:t>
      </w:r>
      <w:r>
        <w:t xml:space="preserve"> to vary along the health identity spectrum. F</w:t>
      </w:r>
      <w:r w:rsidR="00F85CD7">
        <w:t xml:space="preserve">or the most health-disengaged, pregnancy did not </w:t>
      </w:r>
      <w:r w:rsidR="004D59DC">
        <w:t>seem</w:t>
      </w:r>
      <w:r>
        <w:t xml:space="preserve"> to </w:t>
      </w:r>
      <w:r w:rsidR="00F85CD7">
        <w:t xml:space="preserve">provide significant motivation to </w:t>
      </w:r>
      <w:r w:rsidR="00917762">
        <w:t xml:space="preserve">set goals or change behaviour. </w:t>
      </w:r>
      <w:r w:rsidR="009D504E">
        <w:t xml:space="preserve">For </w:t>
      </w:r>
      <w:r>
        <w:t>others</w:t>
      </w:r>
      <w:r w:rsidR="009D504E">
        <w:t xml:space="preserve"> who were </w:t>
      </w:r>
      <w:r>
        <w:t>relatively health-disengaged, diet and physical activity</w:t>
      </w:r>
      <w:r w:rsidR="009D504E">
        <w:t xml:space="preserve"> were not </w:t>
      </w:r>
      <w:r w:rsidR="008A2DCF">
        <w:t>usually</w:t>
      </w:r>
      <w:r w:rsidR="009D504E">
        <w:t xml:space="preserve"> a major focus or priority, but pregnancy and motherhood provided extra motivation to </w:t>
      </w:r>
      <w:r w:rsidR="004D59DC">
        <w:t>make a change</w:t>
      </w:r>
      <w:r w:rsidR="009D504E">
        <w:t xml:space="preserve"> for </w:t>
      </w:r>
      <w:r w:rsidR="008044EB">
        <w:t>their children’s benefit</w:t>
      </w:r>
      <w:r w:rsidR="009D504E">
        <w:t>.</w:t>
      </w:r>
      <w:r>
        <w:t xml:space="preserve"> Women who were near the middle of the spectrum identified as</w:t>
      </w:r>
      <w:r w:rsidR="007C5C38">
        <w:t xml:space="preserve"> somewhat healthy people, and were not</w:t>
      </w:r>
      <w:r w:rsidR="00BD5832">
        <w:t xml:space="preserve"> solely motivated by pregnancy or baby-related factors, but rather they were also interested in maintaining or improving their own health</w:t>
      </w:r>
      <w:r w:rsidR="002C6064">
        <w:t>. Theme 5</w:t>
      </w:r>
      <w:r w:rsidR="00310E6F">
        <w:t xml:space="preserve"> suggests that</w:t>
      </w:r>
      <w:r w:rsidR="002C6064">
        <w:t xml:space="preserve"> the desire to be healthy was sometimes explicitly li</w:t>
      </w:r>
      <w:r w:rsidR="005E07C1">
        <w:t xml:space="preserve">nked to women’s identities. </w:t>
      </w:r>
      <w:r w:rsidR="007C5C38">
        <w:t>The most health-focused women usually did not report making any significant changes to their behaviours because they felt they were already doing what they needed to stay healthy and have a healthy baby.</w:t>
      </w:r>
    </w:p>
    <w:p w14:paraId="220DDC50" w14:textId="0EF1E03C" w:rsidR="008B2D4E" w:rsidRPr="007C5C38" w:rsidRDefault="008B2D4E" w:rsidP="00F914E2">
      <w:pPr>
        <w:spacing w:after="0" w:line="480" w:lineRule="auto"/>
      </w:pPr>
      <w:r>
        <w:lastRenderedPageBreak/>
        <w:t xml:space="preserve">The relationship between health and identity has been </w:t>
      </w:r>
      <w:r w:rsidR="00310E6F">
        <w:t>described before</w:t>
      </w:r>
      <w:r w:rsidR="002467CD">
        <w:t xml:space="preserve"> </w:t>
      </w:r>
      <w:r>
        <w:fldChar w:fldCharType="begin">
          <w:fldData xml:space="preserve">PEVuZE5vdGU+PENpdGU+PEF1dGhvcj5Gb3g8L0F1dGhvcj48WWVhcj4yMDA4PC9ZZWFyPjxSZWNO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</w:fldData>
        </w:fldChar>
      </w:r>
      <w:r w:rsidR="00D628BC">
        <w:instrText xml:space="preserve"> ADDIN EN.CITE </w:instrText>
      </w:r>
      <w:r w:rsidR="00D628BC">
        <w:fldChar w:fldCharType="begin">
          <w:fldData xml:space="preserve">PEVuZE5vdGU+PENpdGU+PEF1dGhvcj5Gb3g8L0F1dGhvcj48WWVhcj4yMDA4PC9ZZWFyPjxSZWNO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</w:fldData>
        </w:fldChar>
      </w:r>
      <w:r w:rsidR="00D628BC">
        <w:instrText xml:space="preserve"> ADDIN EN.CITE.DATA </w:instrText>
      </w:r>
      <w:r w:rsidR="00D628BC">
        <w:fldChar w:fldCharType="end"/>
      </w:r>
      <w:r>
        <w:fldChar w:fldCharType="separate"/>
      </w:r>
      <w:r w:rsidR="00D628BC">
        <w:rPr>
          <w:noProof/>
        </w:rPr>
        <w:t>(37-42)</w:t>
      </w:r>
      <w:r>
        <w:fldChar w:fldCharType="end"/>
      </w:r>
      <w:r w:rsidR="002467CD">
        <w:t>.</w:t>
      </w:r>
      <w:r>
        <w:t xml:space="preserve"> </w:t>
      </w:r>
      <w:r>
        <w:rPr>
          <w:szCs w:val="26"/>
        </w:rPr>
        <w:t>Often, this work has focused on people with particular health conditions or disabilities and examined the effects of these conditions on a person’s identity</w:t>
      </w:r>
      <w:r w:rsidR="002467CD">
        <w:rPr>
          <w:szCs w:val="26"/>
        </w:rPr>
        <w:t xml:space="preserve"> </w:t>
      </w:r>
      <w:r>
        <w:rPr>
          <w:szCs w:val="26"/>
        </w:rPr>
        <w:fldChar w:fldCharType="begin"/>
      </w:r>
      <w:r w:rsidR="00D628BC">
        <w:rPr>
          <w:szCs w:val="26"/>
        </w:rPr>
        <w:instrText xml:space="preserve"> ADDIN EN.CITE &lt;EndNote&gt;&lt;Cite&gt;&lt;Author&gt;Fox&lt;/Author&gt;&lt;Year&gt;2008&lt;/Year&gt;&lt;RecNum&gt;1678&lt;/RecNum&gt;&lt;DisplayText&gt;(37)&lt;/DisplayText&gt;&lt;record&gt;&lt;rec-number&gt;1678&lt;/rec-number&gt;&lt;foreign-keys&gt;&lt;key app="EN" db-id="wd9t9ds0r2wdf6es95gvf0diasp0w0tdw9es" timestamp="1499069005"&gt;1678&lt;/key&gt;&lt;/foreign-keys&gt;&lt;ref-type name="Journal Article"&gt;17&lt;/ref-type&gt;&lt;contributors&gt;&lt;authors&gt;&lt;author&gt;Fox, Nick J&lt;/author&gt;&lt;author&gt;Ward, Katie J&lt;/author&gt;&lt;/authors&gt;&lt;/contributors&gt;&lt;titles&gt;&lt;title&gt;What are health identities and how may we study them?&lt;/title&gt;&lt;secondary-title&gt;Sociology of health &amp;amp; illness&lt;/secondary-title&gt;&lt;/titles&gt;&lt;periodical&gt;&lt;full-title&gt;Sociology of health &amp;amp; illness&lt;/full-title&gt;&lt;/periodical&gt;&lt;pages&gt;1007-1021&lt;/pages&gt;&lt;volume&gt;30&lt;/volume&gt;&lt;number&gt;7&lt;/number&gt;&lt;dates&gt;&lt;year&gt;2008&lt;/year&gt;&lt;/dates&gt;&lt;isbn&gt;1467-9566&lt;/isbn&gt;&lt;urls&gt;&lt;/urls&gt;&lt;/record&gt;&lt;/Cite&gt;&lt;/EndNote&gt;</w:instrText>
      </w:r>
      <w:r>
        <w:rPr>
          <w:szCs w:val="26"/>
        </w:rPr>
        <w:fldChar w:fldCharType="separate"/>
      </w:r>
      <w:r w:rsidR="00D628BC">
        <w:rPr>
          <w:noProof/>
          <w:szCs w:val="26"/>
        </w:rPr>
        <w:t>(37)</w:t>
      </w:r>
      <w:r>
        <w:rPr>
          <w:szCs w:val="26"/>
        </w:rPr>
        <w:fldChar w:fldCharType="end"/>
      </w:r>
      <w:r w:rsidR="002467CD">
        <w:rPr>
          <w:szCs w:val="26"/>
        </w:rPr>
        <w:t>.</w:t>
      </w:r>
      <w:r>
        <w:rPr>
          <w:szCs w:val="26"/>
        </w:rPr>
        <w:t xml:space="preserve"> However, some research has </w:t>
      </w:r>
      <w:r w:rsidR="00FE04D6">
        <w:rPr>
          <w:szCs w:val="26"/>
        </w:rPr>
        <w:t>examined</w:t>
      </w:r>
      <w:r>
        <w:rPr>
          <w:szCs w:val="26"/>
        </w:rPr>
        <w:t xml:space="preserve"> behaviour-related constructs including exercise identity</w:t>
      </w:r>
      <w:r w:rsidR="002467CD">
        <w:rPr>
          <w:szCs w:val="26"/>
        </w:rPr>
        <w:t xml:space="preserve"> </w:t>
      </w:r>
      <w:r>
        <w:rPr>
          <w:szCs w:val="26"/>
        </w:rPr>
        <w:fldChar w:fldCharType="begin"/>
      </w:r>
      <w:r w:rsidR="00D628BC">
        <w:rPr>
          <w:szCs w:val="26"/>
        </w:rPr>
        <w:instrText xml:space="preserve"> ADDIN EN.CITE &lt;EndNote&gt;&lt;Cite&gt;&lt;Author&gt;Strachan&lt;/Author&gt;&lt;Year&gt;2009&lt;/Year&gt;&lt;RecNum&gt;1799&lt;/RecNum&gt;&lt;DisplayText&gt;(41)&lt;/DisplayText&gt;&lt;record&gt;&lt;rec-number&gt;1799&lt;/rec-number&gt;&lt;foreign-keys&gt;&lt;key app="EN" db-id="wd9t9ds0r2wdf6es95gvf0diasp0w0tdw9es" timestamp="1510674453"&gt;1799&lt;/key&gt;&lt;/foreign-keys&gt;&lt;ref-type name="Journal Article"&gt;17&lt;/ref-type&gt;&lt;contributors&gt;&lt;authors&gt;&lt;author&gt;Strachan, Shaelyn M&lt;/author&gt;&lt;author&gt;Brawley, Lawrence R&lt;/author&gt;&lt;author&gt;Spink, Kevin S&lt;/author&gt;&lt;author&gt;Jung, Mary E&lt;/author&gt;&lt;/authors&gt;&lt;/contributors&gt;&lt;titles&gt;&lt;title&gt;Strength of exercise identity and identity-exercise consistency: Affective and social cognitive relationships&lt;/title&gt;&lt;secondary-title&gt;Journal of health psychology&lt;/secondary-title&gt;&lt;/titles&gt;&lt;periodical&gt;&lt;full-title&gt;Journal of health psychology&lt;/full-title&gt;&lt;/periodical&gt;&lt;pages&gt;1196-1206&lt;/pages&gt;&lt;volume&gt;14&lt;/volume&gt;&lt;number&gt;8&lt;/number&gt;&lt;dates&gt;&lt;year&gt;2009&lt;/year&gt;&lt;/dates&gt;&lt;isbn&gt;1359-1053&lt;/isbn&gt;&lt;urls&gt;&lt;related-urls&gt;&lt;url&gt;http://journals.sagepub.com/doi/pdf/10.1177/1359105309346340&lt;/url&gt;&lt;/related-urls&gt;&lt;/urls&gt;&lt;/record&gt;&lt;/Cite&gt;&lt;/EndNote&gt;</w:instrText>
      </w:r>
      <w:r>
        <w:rPr>
          <w:szCs w:val="26"/>
        </w:rPr>
        <w:fldChar w:fldCharType="separate"/>
      </w:r>
      <w:r w:rsidR="00D628BC">
        <w:rPr>
          <w:noProof/>
          <w:szCs w:val="26"/>
        </w:rPr>
        <w:t>(41)</w:t>
      </w:r>
      <w:r>
        <w:rPr>
          <w:szCs w:val="26"/>
        </w:rPr>
        <w:fldChar w:fldCharType="end"/>
      </w:r>
      <w:r>
        <w:rPr>
          <w:szCs w:val="26"/>
        </w:rPr>
        <w:t xml:space="preserve"> and healthy-eater identity</w:t>
      </w:r>
      <w:r w:rsidR="002467CD">
        <w:rPr>
          <w:szCs w:val="26"/>
        </w:rPr>
        <w:t xml:space="preserve"> </w:t>
      </w:r>
      <w:r>
        <w:rPr>
          <w:szCs w:val="26"/>
        </w:rPr>
        <w:fldChar w:fldCharType="begin"/>
      </w:r>
      <w:r w:rsidR="00D628BC">
        <w:rPr>
          <w:szCs w:val="26"/>
        </w:rPr>
        <w:instrText xml:space="preserve"> ADDIN EN.CITE &lt;EndNote&gt;&lt;Cite&gt;&lt;Author&gt;Strachan&lt;/Author&gt;&lt;Year&gt;2009&lt;/Year&gt;&lt;RecNum&gt;1801&lt;/RecNum&gt;&lt;DisplayText&gt;(40)&lt;/DisplayText&gt;&lt;record&gt;&lt;rec-number&gt;1801&lt;/rec-number&gt;&lt;foreign-keys&gt;&lt;key app="EN" db-id="wd9t9ds0r2wdf6es95gvf0diasp0w0tdw9es" timestamp="1510678343"&gt;1801&lt;/key&gt;&lt;/foreign-keys&gt;&lt;ref-type name="Journal Article"&gt;17&lt;/ref-type&gt;&lt;contributors&gt;&lt;authors&gt;&lt;author&gt;Strachan, Shaelyn M&lt;/author&gt;&lt;author&gt;Brawley, Lawrence R&lt;/author&gt;&lt;/authors&gt;&lt;/contributors&gt;&lt;titles&gt;&lt;title&gt;Healthy-eater identity and self-efficacy predict healthy eating behavior: a prospective view&lt;/title&gt;&lt;secondary-title&gt;Journal of Health Psychology&lt;/secondary-title&gt;&lt;/titles&gt;&lt;periodical&gt;&lt;full-title&gt;Journal of health psychology&lt;/full-title&gt;&lt;/periodical&gt;&lt;pages&gt;684-695&lt;/pages&gt;&lt;volume&gt;14&lt;/volume&gt;&lt;number&gt;5&lt;/number&gt;&lt;dates&gt;&lt;year&gt;2009&lt;/year&gt;&lt;/dates&gt;&lt;isbn&gt;1359-1053&lt;/isbn&gt;&lt;urls&gt;&lt;related-urls&gt;&lt;url&gt;http://journals.sagepub.com/doi/pdf/10.1177/1359105309104915&lt;/url&gt;&lt;/related-urls&gt;&lt;/urls&gt;&lt;/record&gt;&lt;/Cite&gt;&lt;/EndNote&gt;</w:instrText>
      </w:r>
      <w:r>
        <w:rPr>
          <w:szCs w:val="26"/>
        </w:rPr>
        <w:fldChar w:fldCharType="separate"/>
      </w:r>
      <w:r w:rsidR="00D628BC">
        <w:rPr>
          <w:noProof/>
          <w:szCs w:val="26"/>
        </w:rPr>
        <w:t>(40)</w:t>
      </w:r>
      <w:r>
        <w:rPr>
          <w:szCs w:val="26"/>
        </w:rPr>
        <w:fldChar w:fldCharType="end"/>
      </w:r>
      <w:r w:rsidR="002467CD">
        <w:rPr>
          <w:szCs w:val="26"/>
        </w:rPr>
        <w:t>.</w:t>
      </w:r>
      <w:r>
        <w:rPr>
          <w:szCs w:val="26"/>
        </w:rPr>
        <w:t xml:space="preserve"> These studies </w:t>
      </w:r>
      <w:r w:rsidR="002467CD">
        <w:rPr>
          <w:szCs w:val="26"/>
        </w:rPr>
        <w:t>found</w:t>
      </w:r>
      <w:r>
        <w:rPr>
          <w:szCs w:val="26"/>
        </w:rPr>
        <w:t xml:space="preserve"> that identity, in combination with self-efficacy, was an important determinant of health behaviours amongst university students.</w:t>
      </w:r>
      <w:r>
        <w:t xml:space="preserve"> Similarly, a few studies have shown that exercise identity was ass</w:t>
      </w:r>
      <w:r w:rsidR="002467CD">
        <w:t xml:space="preserve">ociated with exercise adherence </w:t>
      </w:r>
      <w:r>
        <w:fldChar w:fldCharType="begin"/>
      </w:r>
      <w:r w:rsidR="00D628BC">
        <w:instrText xml:space="preserve"> ADDIN EN.CITE &lt;EndNote&gt;&lt;Cite&gt;&lt;Author&gt;Strachan&lt;/Author&gt;&lt;Year&gt;2009&lt;/Year&gt;&lt;RecNum&gt;1799&lt;/RecNum&gt;&lt;DisplayText&gt;(41, 42)&lt;/DisplayText&gt;&lt;record&gt;&lt;rec-number&gt;1799&lt;/rec-number&gt;&lt;foreign-keys&gt;&lt;key app="EN" db-id="wd9t9ds0r2wdf6es95gvf0diasp0w0tdw9es" timestamp="1510674453"&gt;1799&lt;/key&gt;&lt;/foreign-keys&gt;&lt;ref-type name="Journal Article"&gt;17&lt;/ref-type&gt;&lt;contributors&gt;&lt;authors&gt;&lt;author&gt;Strachan, Shaelyn M&lt;/author&gt;&lt;author&gt;Brawley, Lawrence R&lt;/author&gt;&lt;author&gt;Spink, Kevin S&lt;/author&gt;&lt;author&gt;Jung, Mary E&lt;/author&gt;&lt;/authors&gt;&lt;/contributors&gt;&lt;titles&gt;&lt;title&gt;Strength of exercise identity and identity-exercise consistency: Affective and social cognitive relationships&lt;/title&gt;&lt;secondary-title&gt;Journal of health psychology&lt;/secondary-title&gt;&lt;/titles&gt;&lt;periodical&gt;&lt;full-title&gt;Journal of health psychology&lt;/full-title&gt;&lt;/periodical&gt;&lt;pages&gt;1196-1206&lt;/pages&gt;&lt;volume&gt;14&lt;/volume&gt;&lt;number&gt;8&lt;/number&gt;&lt;dates&gt;&lt;year&gt;2009&lt;/year&gt;&lt;/dates&gt;&lt;isbn&gt;1359-1053&lt;/isbn&gt;&lt;urls&gt;&lt;related-urls&gt;&lt;url&gt;http://journals.sagepub.com/doi/pdf/10.1177/1359105309346340&lt;/url&gt;&lt;/related-urls&gt;&lt;/urls&gt;&lt;/record&gt;&lt;/Cite&gt;&lt;Cite&gt;&lt;Author&gt;Strachan&lt;/Author&gt;&lt;Year&gt;2005&lt;/Year&gt;&lt;RecNum&gt;1805&lt;/RecNum&gt;&lt;record&gt;&lt;rec-number&gt;1805&lt;/rec-number&gt;&lt;foreign-keys&gt;&lt;key app="EN" db-id="wd9t9ds0r2wdf6es95gvf0diasp0w0tdw9es" timestamp="1510679224"&gt;1805&lt;/key&gt;&lt;/foreign-keys&gt;&lt;ref-type name="Journal Article"&gt;17&lt;/ref-type&gt;&lt;contributors&gt;&lt;authors&gt;&lt;author&gt;Strachan, Shaelyn M&lt;/author&gt;&lt;author&gt;Woodgate, Jennifer&lt;/author&gt;&lt;author&gt;Brawley, Lawrence R&lt;/author&gt;&lt;author&gt;Tse, Adrienne&lt;/author&gt;&lt;/authors&gt;&lt;/contributors&gt;&lt;titles&gt;&lt;title&gt;The relationship of self‐efficacy and self‐identity to long‐term maintenance of vigorous physical activity&lt;/title&gt;&lt;secondary-title&gt;Journal of Applied Biobehavioral Research&lt;/secondary-title&gt;&lt;/titles&gt;&lt;periodical&gt;&lt;full-title&gt;Journal of Applied Biobehavioral Research&lt;/full-title&gt;&lt;/periodical&gt;&lt;pages&gt;98-112&lt;/pages&gt;&lt;volume&gt;10&lt;/volume&gt;&lt;number&gt;2&lt;/number&gt;&lt;dates&gt;&lt;year&gt;2005&lt;/year&gt;&lt;/dates&gt;&lt;isbn&gt;1751-9861&lt;/isbn&gt;&lt;urls&gt;&lt;/urls&gt;&lt;/record&gt;&lt;/Cite&gt;&lt;/EndNote&gt;</w:instrText>
      </w:r>
      <w:r>
        <w:fldChar w:fldCharType="separate"/>
      </w:r>
      <w:r w:rsidR="00D628BC">
        <w:rPr>
          <w:noProof/>
        </w:rPr>
        <w:t>(41, 42)</w:t>
      </w:r>
      <w:r>
        <w:fldChar w:fldCharType="end"/>
      </w:r>
      <w:r w:rsidR="002467CD">
        <w:t>.</w:t>
      </w:r>
      <w:r>
        <w:t xml:space="preserve"> </w:t>
      </w:r>
      <w:r w:rsidR="00FE04D6">
        <w:t>While limited, the</w:t>
      </w:r>
      <w:r>
        <w:t xml:space="preserve"> existing research on health behaviours and identity lends support to the idea that a woman’s health identity, in conjunction with other psychological factors, may predict her diet quality or level </w:t>
      </w:r>
      <w:r w:rsidR="002467CD">
        <w:t>of physical activity</w:t>
      </w:r>
      <w:r>
        <w:t>.</w:t>
      </w:r>
      <w:r w:rsidR="004F3318">
        <w:t xml:space="preserve"> </w:t>
      </w:r>
      <w:r w:rsidR="007048BC">
        <w:t xml:space="preserve">The current study extends this work by focusing on </w:t>
      </w:r>
      <w:r w:rsidR="00C86701">
        <w:t xml:space="preserve">pregnancy, and by </w:t>
      </w:r>
      <w:r w:rsidR="003F0E82">
        <w:t xml:space="preserve">describing </w:t>
      </w:r>
      <w:r w:rsidR="00C86701">
        <w:t>the role of health identity in influencing both women’s behaviours during this period and women’s engagement with health behaviour change interventions.</w:t>
      </w:r>
      <w:r w:rsidR="00AF0191">
        <w:t xml:space="preserve"> Previous studies </w:t>
      </w:r>
      <w:r w:rsidR="0096202E">
        <w:t xml:space="preserve">though not explicitly referring to health identity </w:t>
      </w:r>
      <w:r w:rsidR="00AF0191">
        <w:t xml:space="preserve">have shown that understanding the way women view themselves and their weight can help with personalising interventions thereby increasing women’s engagement. </w:t>
      </w:r>
    </w:p>
    <w:p w14:paraId="7C166ED6" w14:textId="1A8305AA" w:rsidR="008B2D4E" w:rsidRDefault="00E86662" w:rsidP="00F914E2">
      <w:pPr>
        <w:spacing w:after="0" w:line="480" w:lineRule="auto"/>
        <w:rPr>
          <w:u w:val="single"/>
        </w:rPr>
      </w:pPr>
      <w:r>
        <w:rPr>
          <w:u w:val="single"/>
        </w:rPr>
        <w:t>Strengths and limitations</w:t>
      </w:r>
    </w:p>
    <w:p w14:paraId="56D26B3E" w14:textId="59F961E7" w:rsidR="00276FEC" w:rsidRDefault="0092580A" w:rsidP="00F914E2">
      <w:pPr>
        <w:spacing w:after="0" w:line="480" w:lineRule="auto"/>
      </w:pPr>
      <w:r>
        <w:t xml:space="preserve">The </w:t>
      </w:r>
      <w:r w:rsidR="0007277B">
        <w:t>methods employed</w:t>
      </w:r>
      <w:r w:rsidR="0067306B">
        <w:t xml:space="preserve"> in</w:t>
      </w:r>
      <w:r w:rsidR="0007277B">
        <w:t xml:space="preserve"> this study were </w:t>
      </w:r>
      <w:r w:rsidR="0067306B">
        <w:t xml:space="preserve">appropriate and </w:t>
      </w:r>
      <w:r w:rsidR="0007277B">
        <w:t xml:space="preserve">effective </w:t>
      </w:r>
      <w:r w:rsidR="0067306B">
        <w:t>for</w:t>
      </w:r>
      <w:r w:rsidR="0007277B">
        <w:t xml:space="preserve"> addressing the research questions.</w:t>
      </w:r>
      <w:r>
        <w:t xml:space="preserve"> </w:t>
      </w:r>
      <w:r w:rsidR="0007277B">
        <w:t>Participants recruited to the interviews</w:t>
      </w:r>
      <w:r w:rsidR="002C7B33">
        <w:t xml:space="preserve"> </w:t>
      </w:r>
      <w:r w:rsidR="00E4471C">
        <w:t xml:space="preserve">had all been recently pregnant and </w:t>
      </w:r>
      <w:r w:rsidR="0007277B">
        <w:t xml:space="preserve">were </w:t>
      </w:r>
      <w:r w:rsidR="00E4471C">
        <w:t xml:space="preserve">exposed to HCS, making them ideally placed to discuss both the factors that influenced their </w:t>
      </w:r>
      <w:r w:rsidR="002C7B33">
        <w:t>diet and physical activity</w:t>
      </w:r>
      <w:r w:rsidR="00E4471C">
        <w:t xml:space="preserve"> in pregnancy and their engagement with a health behaviour change intervention. </w:t>
      </w:r>
      <w:r w:rsidR="0007277B">
        <w:t>T</w:t>
      </w:r>
      <w:r w:rsidR="002C7B33">
        <w:t xml:space="preserve">he semi-structured interview </w:t>
      </w:r>
      <w:r w:rsidR="00276FEC">
        <w:t xml:space="preserve">guide </w:t>
      </w:r>
      <w:r w:rsidR="002C7B33">
        <w:t>approach allowed for the collection of a rich and unique dataset, from which the concept of health identity emerged</w:t>
      </w:r>
      <w:r w:rsidR="0067306B">
        <w:t xml:space="preserve">, and </w:t>
      </w:r>
      <w:r w:rsidR="0007277B">
        <w:t>the t</w:t>
      </w:r>
      <w:r w:rsidR="00276FEC">
        <w:t>hematic analysis was conducted in accordance with</w:t>
      </w:r>
      <w:r w:rsidR="0007277B">
        <w:t xml:space="preserve"> established guidelines </w:t>
      </w:r>
      <w:r w:rsidR="0007277B">
        <w:fldChar w:fldCharType="begin"/>
      </w:r>
      <w:r w:rsidR="00EE6D19">
        <w:instrText xml:space="preserve"> ADDIN EN.CITE &lt;EndNote&gt;&lt;Cite&gt;&lt;Author&gt;Braun&lt;/Author&gt;&lt;Year&gt;2006&lt;/Year&gt;&lt;RecNum&gt;1634&lt;/RecNum&gt;&lt;DisplayText&gt;(30)&lt;/DisplayText&gt;&lt;record&gt;&lt;rec-number&gt;1634&lt;/rec-number&gt;&lt;foreign-keys&gt;&lt;key app="EN" db-id="wd9t9ds0r2wdf6es95gvf0diasp0w0tdw9es" timestamp="1497281154"&gt;163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url&gt;http://www.tandfonline.com/doi/pdf/10.1191/1478088706qp063oa?needAccess=true&lt;/url&gt;&lt;/related-urls&gt;&lt;/urls&gt;&lt;electronic-resource-num&gt;10.1191/1478088706qp063oa&lt;/electronic-resource-num&gt;&lt;/record&gt;&lt;/Cite&gt;&lt;/EndNote&gt;</w:instrText>
      </w:r>
      <w:r w:rsidR="0007277B">
        <w:fldChar w:fldCharType="separate"/>
      </w:r>
      <w:r w:rsidR="00EE6D19">
        <w:rPr>
          <w:noProof/>
        </w:rPr>
        <w:t>(30)</w:t>
      </w:r>
      <w:r w:rsidR="0007277B">
        <w:fldChar w:fldCharType="end"/>
      </w:r>
      <w:r w:rsidR="0007277B">
        <w:t xml:space="preserve">, ensuring a rigorous and transparent process. </w:t>
      </w:r>
    </w:p>
    <w:p w14:paraId="1A7893CD" w14:textId="4675ACB3" w:rsidR="004F3318" w:rsidRDefault="0007277B" w:rsidP="00F914E2">
      <w:pPr>
        <w:spacing w:after="0" w:line="480" w:lineRule="auto"/>
      </w:pPr>
      <w:r>
        <w:t>While all participants represented the target population</w:t>
      </w:r>
      <w:r w:rsidR="002C7B33">
        <w:t>,</w:t>
      </w:r>
      <w:r>
        <w:t xml:space="preserve"> there</w:t>
      </w:r>
      <w:r w:rsidR="002C7B33">
        <w:t xml:space="preserve"> was limited diversity in </w:t>
      </w:r>
      <w:r w:rsidR="0067306B">
        <w:t>the</w:t>
      </w:r>
      <w:r w:rsidR="002C7B33">
        <w:t xml:space="preserve"> sample with regard to demographic characteristics as all women lived in and around Southampton</w:t>
      </w:r>
      <w:r w:rsidR="0067306B">
        <w:t>,</w:t>
      </w:r>
      <w:r w:rsidR="002C7B33">
        <w:t xml:space="preserve"> most were educated to degree level and almost all were white British. Furthermore, there were considerably fewer women who fell toward the ‘health-disengaged’ end of the spectrum than the </w:t>
      </w:r>
      <w:r w:rsidR="002C7B33">
        <w:lastRenderedPageBreak/>
        <w:t>‘health-focused’</w:t>
      </w:r>
      <w:r w:rsidR="00276FEC">
        <w:t xml:space="preserve"> end,</w:t>
      </w:r>
      <w:r w:rsidR="002C7B33">
        <w:t xml:space="preserve"> which may </w:t>
      </w:r>
      <w:r w:rsidR="00766C08">
        <w:t>limit the transferability of</w:t>
      </w:r>
      <w:r w:rsidR="002C7B33">
        <w:t xml:space="preserve"> findings. While the range of socio-economic status by home IMD was represented, more than half of participants (9/17) lived in the two most affluent quintiles.</w:t>
      </w:r>
      <w:r w:rsidR="00AA59D4">
        <w:t xml:space="preserve"> </w:t>
      </w:r>
    </w:p>
    <w:p w14:paraId="7A72F6FF" w14:textId="3D3E6E5C" w:rsidR="00E86662" w:rsidRDefault="00E86662" w:rsidP="00F914E2">
      <w:pPr>
        <w:spacing w:after="0" w:line="480" w:lineRule="auto"/>
      </w:pPr>
      <w:r>
        <w:t>A potential limitation in any qualitative study is bias introduced by the assumptions and beliefs of the researcher</w:t>
      </w:r>
      <w:r w:rsidR="00B268C7">
        <w:fldChar w:fldCharType="begin">
          <w:fldData xml:space="preserve">PEVuZE5vdGU+PENpdGU+PEF1dGhvcj5Td2lmdDwvQXV0aG9yPjxZZWFyPjIwMTA8L1llYXI+PFJl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</w:fldData>
        </w:fldChar>
      </w:r>
      <w:r w:rsidR="00D628BC">
        <w:instrText xml:space="preserve"> ADDIN EN.CITE </w:instrText>
      </w:r>
      <w:r w:rsidR="00D628BC">
        <w:fldChar w:fldCharType="begin">
          <w:fldData xml:space="preserve">PEVuZE5vdGU+PENpdGU+PEF1dGhvcj5Td2lmdDwvQXV0aG9yPjxZZWFyPjIwMTA8L1llYXI+PFJl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</w:fldData>
        </w:fldChar>
      </w:r>
      <w:r w:rsidR="00D628BC">
        <w:instrText xml:space="preserve"> ADDIN EN.CITE.DATA </w:instrText>
      </w:r>
      <w:r w:rsidR="00D628BC">
        <w:fldChar w:fldCharType="end"/>
      </w:r>
      <w:r w:rsidR="00B268C7">
        <w:fldChar w:fldCharType="separate"/>
      </w:r>
      <w:r w:rsidR="00D628BC">
        <w:rPr>
          <w:noProof/>
        </w:rPr>
        <w:t>(30, 31, 43)</w:t>
      </w:r>
      <w:r w:rsidR="00B268C7">
        <w:fldChar w:fldCharType="end"/>
      </w:r>
      <w:r w:rsidR="00E4471C">
        <w:t>.</w:t>
      </w:r>
      <w:r>
        <w:t xml:space="preserve"> In order to ameliorate this effect, the epistemological position informing this study was made clear from the outset and regular reflection on biases was part of the process. </w:t>
      </w:r>
      <w:r w:rsidR="007F4ED3">
        <w:t>All interviews were</w:t>
      </w:r>
      <w:r>
        <w:t xml:space="preserve"> conducted with a second researcher who took the role of an observer and who could ask additional questions</w:t>
      </w:r>
      <w:r w:rsidR="007416ED">
        <w:t>.</w:t>
      </w:r>
      <w:r>
        <w:t xml:space="preserve"> </w:t>
      </w:r>
      <w:r w:rsidR="007416ED">
        <w:t xml:space="preserve">This helped to </w:t>
      </w:r>
      <w:r>
        <w:t>reduc</w:t>
      </w:r>
      <w:r w:rsidR="007416ED">
        <w:t>e</w:t>
      </w:r>
      <w:r>
        <w:t xml:space="preserve"> </w:t>
      </w:r>
      <w:r w:rsidR="007416ED">
        <w:t xml:space="preserve">the </w:t>
      </w:r>
      <w:r>
        <w:t xml:space="preserve">bias that may arise if a single person were conducting all of the interviews </w:t>
      </w:r>
      <w:r w:rsidR="007F4ED3">
        <w:t>alone</w:t>
      </w:r>
      <w:r>
        <w:t xml:space="preserve">. Similarly, two members of the research team double-coded a selection of </w:t>
      </w:r>
      <w:r w:rsidR="00A246EA">
        <w:t>transcript</w:t>
      </w:r>
      <w:r>
        <w:t>s</w:t>
      </w:r>
      <w:r w:rsidR="009D5B14">
        <w:t>,</w:t>
      </w:r>
      <w:r>
        <w:t xml:space="preserve"> and </w:t>
      </w:r>
      <w:r w:rsidR="00276FEC">
        <w:t xml:space="preserve">the </w:t>
      </w:r>
      <w:r>
        <w:t xml:space="preserve">coding </w:t>
      </w:r>
      <w:r w:rsidR="009D5B14">
        <w:t>frame was revisited and</w:t>
      </w:r>
      <w:r>
        <w:t xml:space="preserve"> discussed to ensure consistency</w:t>
      </w:r>
      <w:r w:rsidR="009D5B14">
        <w:t xml:space="preserve"> and accurate reflection of arising themes</w:t>
      </w:r>
      <w:r>
        <w:t>. Finally, in examining the different themes and synthesising the results of the study, five members of the research team (T</w:t>
      </w:r>
      <w:r w:rsidR="00C34CE0">
        <w:t>M</w:t>
      </w:r>
      <w:r>
        <w:t xml:space="preserve">, SS, WL, CV and MB) met to discuss the interpretation presented here. </w:t>
      </w:r>
    </w:p>
    <w:p w14:paraId="228206E4" w14:textId="6BB038C2" w:rsidR="00047E41" w:rsidRDefault="00047E41" w:rsidP="00F914E2">
      <w:pPr>
        <w:spacing w:after="0" w:line="480" w:lineRule="auto"/>
        <w:rPr>
          <w:u w:val="single"/>
        </w:rPr>
      </w:pPr>
      <w:r>
        <w:rPr>
          <w:u w:val="single"/>
        </w:rPr>
        <w:t>Implications for practice</w:t>
      </w:r>
    </w:p>
    <w:p w14:paraId="714F0F86" w14:textId="38102950" w:rsidR="00047E41" w:rsidRDefault="00047E41" w:rsidP="00F914E2">
      <w:pPr>
        <w:spacing w:after="0" w:line="480" w:lineRule="auto"/>
      </w:pPr>
      <w:r>
        <w:t xml:space="preserve">This study </w:t>
      </w:r>
      <w:r w:rsidR="002D7F08">
        <w:t>has shown</w:t>
      </w:r>
      <w:r>
        <w:t xml:space="preserve"> that pregnancy is indeed a unique period where a number of factors influence women’s health behaviours. Firstly, it is clear that pregnancy and the post-natal period introduce physical barriers such as nausea, pain and fatigue, which make it more difficult to eat a balanced diet or be physically active. </w:t>
      </w:r>
      <w:r w:rsidR="00334144">
        <w:t>While pregnancy is sometimes viewed as a ‘teachable moment’ where women are inclined to improve their health behaviours</w:t>
      </w:r>
      <w:r w:rsidR="006A3247">
        <w:t xml:space="preserve"> </w:t>
      </w:r>
      <w:r w:rsidR="00082538">
        <w:fldChar w:fldCharType="begin">
          <w:fldData xml:space="preserve">PEVuZE5vdGU+PENpdGU+PEF1dGhvcj5BdGtpbnNvbjwvQXV0aG9yPjxZZWFyPjIwMTY8L1llYXI+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</w:fldData>
        </w:fldChar>
      </w:r>
      <w:r w:rsidR="00D628BC">
        <w:instrText xml:space="preserve"> ADDIN EN.CITE </w:instrText>
      </w:r>
      <w:r w:rsidR="00D628BC">
        <w:fldChar w:fldCharType="begin">
          <w:fldData xml:space="preserve">PEVuZE5vdGU+PENpdGU+PEF1dGhvcj5BdGtpbnNvbjwvQXV0aG9yPjxZZWFyPjIwMTY8L1llYXI+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</w:fldData>
        </w:fldChar>
      </w:r>
      <w:r w:rsidR="00D628BC">
        <w:instrText xml:space="preserve"> ADDIN EN.CITE.DATA </w:instrText>
      </w:r>
      <w:r w:rsidR="00D628BC">
        <w:fldChar w:fldCharType="end"/>
      </w:r>
      <w:r w:rsidR="00082538">
        <w:fldChar w:fldCharType="separate"/>
      </w:r>
      <w:r w:rsidR="00D628BC">
        <w:rPr>
          <w:noProof/>
        </w:rPr>
        <w:t>(36, 44, 45)</w:t>
      </w:r>
      <w:r w:rsidR="00082538">
        <w:fldChar w:fldCharType="end"/>
      </w:r>
      <w:r w:rsidR="008C2E68">
        <w:t>,</w:t>
      </w:r>
      <w:r w:rsidR="00334144">
        <w:t xml:space="preserve"> it is necessary to acknowledge that it is also a time when it can feel particularly difficult to change. </w:t>
      </w:r>
      <w:r w:rsidR="003F0E82">
        <w:t xml:space="preserve">Behaviour change </w:t>
      </w:r>
      <w:r w:rsidR="00334144">
        <w:t xml:space="preserve">interventions may be more effective if they help women to focus on changes they </w:t>
      </w:r>
      <w:r w:rsidR="00334144">
        <w:rPr>
          <w:i/>
        </w:rPr>
        <w:t xml:space="preserve">can </w:t>
      </w:r>
      <w:r w:rsidR="00334144">
        <w:t xml:space="preserve">make rather than changes that would be ideal. </w:t>
      </w:r>
      <w:r w:rsidR="007574F1">
        <w:t xml:space="preserve">Encouraging women to reflect on their individual circumstances and come up with their own ideas about what they can change, as is done through </w:t>
      </w:r>
      <w:r w:rsidR="00A246EA">
        <w:t xml:space="preserve">having </w:t>
      </w:r>
      <w:r w:rsidR="006B1686">
        <w:t>‘</w:t>
      </w:r>
      <w:r w:rsidR="00A246EA">
        <w:t>healthy conversations</w:t>
      </w:r>
      <w:r w:rsidR="006B1686">
        <w:t>’</w:t>
      </w:r>
      <w:r w:rsidR="007574F1">
        <w:t xml:space="preserve">, could be </w:t>
      </w:r>
      <w:r w:rsidR="002D7F08">
        <w:t>a powerful</w:t>
      </w:r>
      <w:r w:rsidR="007574F1">
        <w:t xml:space="preserve"> intervention component</w:t>
      </w:r>
      <w:r w:rsidR="00C86701">
        <w:t xml:space="preserve"> </w:t>
      </w:r>
      <w:r w:rsidR="00C86701">
        <w:fldChar w:fldCharType="begin"/>
      </w:r>
      <w:r w:rsidR="00EE6D19">
        <w:instrText xml:space="preserve"> ADDIN EN.CITE &lt;EndNote&gt;&lt;Cite&gt;&lt;Author&gt;Black&lt;/Author&gt;&lt;Year&gt;2014&lt;/Year&gt;&lt;RecNum&gt;1192&lt;/RecNum&gt;&lt;DisplayText&gt;(26)&lt;/DisplayText&gt;&lt;record&gt;&lt;rec-number&gt;1192&lt;/rec-number&gt;&lt;foreign-keys&gt;&lt;key app="EN" db-id="wd9t9ds0r2wdf6es95gvf0diasp0w0tdw9es" timestamp="1471172192"&gt;1192&lt;/key&gt;&lt;/foreign-keys&gt;&lt;ref-type name="Journal Article"&gt;17&lt;/ref-type&gt;&lt;contributors&gt;&lt;authors&gt;&lt;author&gt;Black, Christina&lt;/author&gt;&lt;author&gt;Lawrence, Wendy&lt;/author&gt;&lt;author&gt;Cradock, Sue&lt;/author&gt;&lt;author&gt;Ntani, Georgia&lt;/author&gt;&lt;author&gt;Tinati, Tannaze&lt;/author&gt;&lt;author&gt;Jarman, Megan&lt;/author&gt;&lt;author&gt;Begum, Rufia&lt;/author&gt;&lt;author&gt;Inskip, Hazel&lt;/author&gt;&lt;author&gt;Cooper, Cyrus&lt;/author&gt;&lt;author&gt;Barker, Mary&lt;/author&gt;&lt;/authors&gt;&lt;/contributors&gt;&lt;titles&gt;&lt;title&gt;Healthy conversation skills: increasing competence and confidence in front-line staff&lt;/title&gt;&lt;secondary-title&gt;Public health nutrition&lt;/secondary-title&gt;&lt;/titles&gt;&lt;periodical&gt;&lt;full-title&gt;Public health nutrition&lt;/full-title&gt;&lt;/periodical&gt;&lt;pages&gt;700-707&lt;/pages&gt;&lt;volume&gt;17&lt;/volume&gt;&lt;number&gt;03&lt;/number&gt;&lt;dates&gt;&lt;year&gt;2014&lt;/year&gt;&lt;/dates&gt;&lt;isbn&gt;1475-2727&lt;/isbn&gt;&lt;urls&gt;&lt;/urls&gt;&lt;/record&gt;&lt;/Cite&gt;&lt;/EndNote&gt;</w:instrText>
      </w:r>
      <w:r w:rsidR="00C86701">
        <w:fldChar w:fldCharType="separate"/>
      </w:r>
      <w:r w:rsidR="00EE6D19">
        <w:rPr>
          <w:noProof/>
        </w:rPr>
        <w:t>(26)</w:t>
      </w:r>
      <w:r w:rsidR="00C86701">
        <w:fldChar w:fldCharType="end"/>
      </w:r>
      <w:r w:rsidR="007574F1">
        <w:t xml:space="preserve">. </w:t>
      </w:r>
    </w:p>
    <w:p w14:paraId="01137873" w14:textId="4E05BBF1" w:rsidR="00FE5A30" w:rsidRDefault="004B5D17" w:rsidP="00F914E2">
      <w:pPr>
        <w:spacing w:after="0" w:line="480" w:lineRule="auto"/>
      </w:pPr>
      <w:r>
        <w:t xml:space="preserve">The </w:t>
      </w:r>
      <w:r w:rsidR="002D7F08">
        <w:t>main</w:t>
      </w:r>
      <w:r>
        <w:t xml:space="preserve"> finding of this study was </w:t>
      </w:r>
      <w:r w:rsidR="00532721">
        <w:t xml:space="preserve">the idea </w:t>
      </w:r>
      <w:r w:rsidR="001F48D1">
        <w:t xml:space="preserve">that women </w:t>
      </w:r>
      <w:r w:rsidR="00470700">
        <w:t>have different</w:t>
      </w:r>
      <w:r w:rsidR="001F48D1">
        <w:t xml:space="preserve"> </w:t>
      </w:r>
      <w:r w:rsidR="00470700">
        <w:t>health identities</w:t>
      </w:r>
      <w:r w:rsidR="00532721">
        <w:t xml:space="preserve"> and </w:t>
      </w:r>
      <w:r w:rsidR="00A172A2">
        <w:t>that this identit</w:t>
      </w:r>
      <w:r w:rsidR="00574168">
        <w:t>y a</w:t>
      </w:r>
      <w:r w:rsidR="007773A7">
        <w:t>ffects</w:t>
      </w:r>
      <w:r w:rsidR="00532721">
        <w:t xml:space="preserve"> </w:t>
      </w:r>
      <w:r w:rsidR="00224F17">
        <w:t>their</w:t>
      </w:r>
      <w:r w:rsidR="00B815D4">
        <w:t xml:space="preserve"> level of </w:t>
      </w:r>
      <w:r w:rsidR="00532721">
        <w:t>engag</w:t>
      </w:r>
      <w:r w:rsidR="00B815D4">
        <w:t>ement</w:t>
      </w:r>
      <w:r w:rsidR="00532721">
        <w:t xml:space="preserve"> with behaviour change support. </w:t>
      </w:r>
      <w:r w:rsidR="00532721" w:rsidRPr="00BF1469">
        <w:t xml:space="preserve">For health-disengaged </w:t>
      </w:r>
      <w:r w:rsidR="00532721" w:rsidRPr="00BF1469">
        <w:lastRenderedPageBreak/>
        <w:t xml:space="preserve">women, goal-setting interventions may not be effective </w:t>
      </w:r>
      <w:r w:rsidR="00B732EA">
        <w:t>in supporting</w:t>
      </w:r>
      <w:r w:rsidR="002D7F08">
        <w:t xml:space="preserve"> improv</w:t>
      </w:r>
      <w:r w:rsidR="00B815D4">
        <w:t>ements in</w:t>
      </w:r>
      <w:r w:rsidR="00532721" w:rsidRPr="00BF1469">
        <w:t xml:space="preserve"> health behav</w:t>
      </w:r>
      <w:r w:rsidR="00532721">
        <w:t>iours, suggesting that alternative</w:t>
      </w:r>
      <w:r w:rsidR="00532721" w:rsidRPr="00BF1469">
        <w:t xml:space="preserve"> strategies are required for this group.</w:t>
      </w:r>
      <w:r w:rsidR="00532721">
        <w:t xml:space="preserve"> </w:t>
      </w:r>
      <w:r w:rsidR="00917762">
        <w:t xml:space="preserve">In the present study, only a few women </w:t>
      </w:r>
      <w:r w:rsidR="008F10A6">
        <w:t xml:space="preserve">showed signs of </w:t>
      </w:r>
      <w:r w:rsidR="00917762">
        <w:t>health-disengage</w:t>
      </w:r>
      <w:r w:rsidR="008F10A6">
        <w:t>ment</w:t>
      </w:r>
      <w:r w:rsidR="00917762">
        <w:t xml:space="preserve">, so further research with different </w:t>
      </w:r>
      <w:r w:rsidR="00134593">
        <w:t xml:space="preserve">and more diverse </w:t>
      </w:r>
      <w:r w:rsidR="00917762">
        <w:t>groups of pregnant women is needed to explore their priorities and to identify strategies that</w:t>
      </w:r>
      <w:r w:rsidR="00B621BF">
        <w:t xml:space="preserve"> can</w:t>
      </w:r>
      <w:r w:rsidR="00917762">
        <w:t xml:space="preserve"> encourage them to change.</w:t>
      </w:r>
    </w:p>
    <w:p w14:paraId="6300957D" w14:textId="236DC4E3" w:rsidR="00532721" w:rsidRPr="001D4E5D" w:rsidRDefault="00532721" w:rsidP="00F914E2">
      <w:pPr>
        <w:spacing w:after="0" w:line="480" w:lineRule="auto"/>
      </w:pPr>
      <w:r w:rsidRPr="001D4E5D">
        <w:t>Those who were somewhat health-disengaged did not</w:t>
      </w:r>
      <w:r w:rsidR="008F10A6">
        <w:t xml:space="preserve"> necessarily</w:t>
      </w:r>
      <w:r w:rsidRPr="001D4E5D">
        <w:t xml:space="preserve"> prioritise their own health, but were often motivated by their pregnancies, and engaged with health advic</w:t>
      </w:r>
      <w:r w:rsidR="00B621BF">
        <w:t xml:space="preserve">e for their babies’ benefit. </w:t>
      </w:r>
      <w:r w:rsidRPr="001D4E5D">
        <w:t xml:space="preserve">For </w:t>
      </w:r>
      <w:r w:rsidR="00026BA3">
        <w:t>these</w:t>
      </w:r>
      <w:r w:rsidRPr="001D4E5D">
        <w:t xml:space="preserve"> women, pregnancy and the transition to motherhood provide a particularly va</w:t>
      </w:r>
      <w:r w:rsidR="00B621BF">
        <w:t>luable opportunity for health and</w:t>
      </w:r>
      <w:r w:rsidRPr="001D4E5D">
        <w:t xml:space="preserve"> social care practitioners to intervene and support improvements in health behaviours. </w:t>
      </w:r>
      <w:r w:rsidR="006268E2">
        <w:t xml:space="preserve">However, changes that are motivated by pregnancy may only be temporary, as is </w:t>
      </w:r>
      <w:r w:rsidR="008F10A6">
        <w:t>often</w:t>
      </w:r>
      <w:r w:rsidR="006268E2">
        <w:t xml:space="preserve"> the case with smoking</w:t>
      </w:r>
      <w:r w:rsidR="008F10A6">
        <w:t xml:space="preserve"> cessation</w:t>
      </w:r>
      <w:r w:rsidR="00574168">
        <w:t xml:space="preserve"> </w:t>
      </w:r>
      <w:r w:rsidR="00082538" w:rsidRPr="00C16DB6">
        <w:fldChar w:fldCharType="begin"/>
      </w:r>
      <w:r w:rsidR="00D628BC">
        <w:instrText xml:space="preserve"> ADDIN EN.CITE &lt;EndNote&gt;&lt;Cite&gt;&lt;Author&gt;Health and Social Care Information Centre&lt;/Author&gt;&lt;Year&gt;2015&lt;/Year&gt;&lt;RecNum&gt;707&lt;/RecNum&gt;&lt;DisplayText&gt;(46)&lt;/DisplayText&gt;&lt;record&gt;&lt;rec-number&gt;707&lt;/rec-number&gt;&lt;foreign-keys&gt;&lt;key app="EN" db-id="wd9t9ds0r2wdf6es95gvf0diasp0w0tdw9es" timestamp="1459335878"&gt;707&lt;/key&gt;&lt;/foreign-keys&gt;&lt;ref-type name="Report"&gt;27&lt;/ref-type&gt;&lt;contributors&gt;&lt;authors&gt;&lt;author&gt;Health and Social Care Information Centre,&lt;/author&gt;&lt;/authors&gt;&lt;secondary-authors&gt;&lt;author&gt;Paul Niblett&lt;/author&gt;&lt;/secondary-authors&gt;&lt;/contributors&gt;&lt;titles&gt;&lt;title&gt;Statistics on Smoking: England 2015&lt;/title&gt;&lt;secondary-title&gt;Statistics on Smoking&lt;/secondary-title&gt;&lt;/titles&gt;&lt;dates&gt;&lt;year&gt;2015&lt;/year&gt;&lt;pub-dates&gt;&lt;date&gt;29 May 2015&lt;/date&gt;&lt;/pub-dates&gt;&lt;/dates&gt;&lt;urls&gt;&lt;related-urls&gt;&lt;url&gt;http://www.hscic.gov.uk/catalogue/PUB17526/stat-smok-eng-2015-rep.pdf&lt;/url&gt;&lt;/related-urls&gt;&lt;/urls&gt;&lt;/record&gt;&lt;/Cite&gt;&lt;/EndNote&gt;</w:instrText>
      </w:r>
      <w:r w:rsidR="00082538" w:rsidRPr="00C16DB6">
        <w:fldChar w:fldCharType="separate"/>
      </w:r>
      <w:r w:rsidR="00D628BC">
        <w:rPr>
          <w:noProof/>
        </w:rPr>
        <w:t>(46)</w:t>
      </w:r>
      <w:r w:rsidR="00082538" w:rsidRPr="00C16DB6">
        <w:fldChar w:fldCharType="end"/>
      </w:r>
      <w:r w:rsidR="00574168">
        <w:t>.</w:t>
      </w:r>
      <w:r w:rsidR="00FE5A30">
        <w:t xml:space="preserve"> </w:t>
      </w:r>
      <w:r w:rsidR="00B815D4">
        <w:t>Data presented in this paper suggest that there are two opportunities for more effective working</w:t>
      </w:r>
      <w:r w:rsidR="006268E2">
        <w:t xml:space="preserve"> with somewhat health-disengaged women</w:t>
      </w:r>
      <w:r w:rsidR="008F10A6">
        <w:t>:</w:t>
      </w:r>
      <w:r w:rsidR="006268E2">
        <w:t xml:space="preserve"> 1) </w:t>
      </w:r>
      <w:r w:rsidR="008F10A6">
        <w:t>t</w:t>
      </w:r>
      <w:r w:rsidR="00917762">
        <w:t>here is potential</w:t>
      </w:r>
      <w:r w:rsidR="006268E2">
        <w:t xml:space="preserve"> to motivate women to improve their health behaviours by appealing to their desire to do the best they can for their baby and ensuring they are aware of the potential consequences of </w:t>
      </w:r>
      <w:r w:rsidR="00917762">
        <w:t xml:space="preserve">(not) </w:t>
      </w:r>
      <w:r w:rsidR="006268E2">
        <w:t xml:space="preserve">changing their </w:t>
      </w:r>
      <w:r w:rsidR="00917762">
        <w:t xml:space="preserve">health </w:t>
      </w:r>
      <w:r w:rsidR="006268E2">
        <w:t>behaviours</w:t>
      </w:r>
      <w:r w:rsidR="008C2E68">
        <w:t xml:space="preserve"> </w:t>
      </w:r>
      <w:r w:rsidR="008C2E68">
        <w:fldChar w:fldCharType="begin"/>
      </w:r>
      <w:r w:rsidR="00D628BC">
        <w:instrText xml:space="preserve"> ADDIN EN.CITE &lt;EndNote&gt;&lt;Cite&gt;&lt;Author&gt;McBride&lt;/Author&gt;&lt;Year&gt;2003&lt;/Year&gt;&lt;RecNum&gt;2024&lt;/RecNum&gt;&lt;DisplayText&gt;(45)&lt;/DisplayText&gt;&lt;record&gt;&lt;rec-number&gt;2024&lt;/rec-number&gt;&lt;foreign-keys&gt;&lt;key app="EN" db-id="wd9t9ds0r2wdf6es95gvf0diasp0w0tdw9es" timestamp="1542367271"&gt;2024&lt;/key&gt;&lt;/foreign-keys&gt;&lt;ref-type name="Journal Article"&gt;17&lt;/ref-type&gt;&lt;contributors&gt;&lt;authors&gt;&lt;author&gt;McBride, Colleen M&lt;/author&gt;&lt;author&gt;Emmons, Karen M&lt;/author&gt;&lt;author&gt;Lipkus, Isaac M %J Health education research&lt;/author&gt;&lt;/authors&gt;&lt;/contributors&gt;&lt;titles&gt;&lt;title&gt;Understanding the potential of teachable moments: the case of smoking cessation&lt;/title&gt;&lt;/titles&gt;&lt;pages&gt;156-170&lt;/pages&gt;&lt;volume&gt;18&lt;/volume&gt;&lt;number&gt;2&lt;/number&gt;&lt;dates&gt;&lt;year&gt;2003&lt;/year&gt;&lt;/dates&gt;&lt;isbn&gt;0268-1153&lt;/isbn&gt;&lt;urls&gt;&lt;/urls&gt;&lt;/record&gt;&lt;/Cite&gt;&lt;/EndNote&gt;</w:instrText>
      </w:r>
      <w:r w:rsidR="008C2E68">
        <w:fldChar w:fldCharType="separate"/>
      </w:r>
      <w:r w:rsidR="00D628BC">
        <w:rPr>
          <w:noProof/>
        </w:rPr>
        <w:t>(45)</w:t>
      </w:r>
      <w:r w:rsidR="008C2E68">
        <w:fldChar w:fldCharType="end"/>
      </w:r>
      <w:r w:rsidR="008F10A6">
        <w:t>; and</w:t>
      </w:r>
      <w:r w:rsidR="006268E2">
        <w:t xml:space="preserve"> 2) </w:t>
      </w:r>
      <w:r w:rsidR="00917762">
        <w:t>improveme</w:t>
      </w:r>
      <w:r w:rsidR="007F1F3D">
        <w:t xml:space="preserve">nts in health behaviours </w:t>
      </w:r>
      <w:r w:rsidR="00134593">
        <w:t>may</w:t>
      </w:r>
      <w:r w:rsidR="007F1F3D">
        <w:t xml:space="preserve"> be more permanent if they are linked to the woman’s identity as a healthier person. </w:t>
      </w:r>
    </w:p>
    <w:p w14:paraId="2873C1B7" w14:textId="03422267" w:rsidR="006268E2" w:rsidRDefault="00532721" w:rsidP="00F914E2">
      <w:pPr>
        <w:spacing w:after="0" w:line="480" w:lineRule="auto"/>
      </w:pPr>
      <w:r w:rsidRPr="001D4E5D">
        <w:t xml:space="preserve">Most of the participants in this study fell </w:t>
      </w:r>
      <w:r w:rsidR="00134593">
        <w:t>at</w:t>
      </w:r>
      <w:r w:rsidR="00134593" w:rsidRPr="001D4E5D">
        <w:t xml:space="preserve"> </w:t>
      </w:r>
      <w:r w:rsidRPr="001D4E5D">
        <w:t xml:space="preserve">the health-focused </w:t>
      </w:r>
      <w:r w:rsidR="00134593">
        <w:t xml:space="preserve">end </w:t>
      </w:r>
      <w:r w:rsidRPr="001D4E5D">
        <w:t>of the health identi</w:t>
      </w:r>
      <w:r w:rsidR="00276FEC">
        <w:t xml:space="preserve">ty spectrum. </w:t>
      </w:r>
      <w:r>
        <w:t xml:space="preserve">For these participants, pregnancy was an opportunity </w:t>
      </w:r>
      <w:r w:rsidR="00010ACC">
        <w:t>for</w:t>
      </w:r>
      <w:r>
        <w:t xml:space="preserve"> additional awareness </w:t>
      </w:r>
      <w:r w:rsidR="00010ACC">
        <w:t xml:space="preserve">of </w:t>
      </w:r>
      <w:r>
        <w:t xml:space="preserve">their own health and body composition, and the HCS support and goal-setting provided by the SPRING research nurses </w:t>
      </w:r>
      <w:r w:rsidR="00F56F28">
        <w:t>was</w:t>
      </w:r>
      <w:r>
        <w:t xml:space="preserve"> acceptable and often supported women to strive for a healthier lifestyle.</w:t>
      </w:r>
      <w:r w:rsidR="006268E2">
        <w:t xml:space="preserve"> Again, when these women make changes during pregnancy, this </w:t>
      </w:r>
      <w:r w:rsidR="00B815D4">
        <w:t xml:space="preserve">may </w:t>
      </w:r>
      <w:r w:rsidR="006268E2">
        <w:t>encourage a shift in health identity</w:t>
      </w:r>
      <w:r w:rsidR="00010ACC">
        <w:t>, making</w:t>
      </w:r>
      <w:r w:rsidR="006268E2">
        <w:t xml:space="preserve"> the change a permanent part of how they view themselves and their lifestyles.</w:t>
      </w:r>
    </w:p>
    <w:p w14:paraId="7BDB5E98" w14:textId="1B2E89EF" w:rsidR="00D175D6" w:rsidRDefault="00532721" w:rsidP="00F914E2">
      <w:pPr>
        <w:spacing w:after="0" w:line="480" w:lineRule="auto"/>
      </w:pPr>
      <w:r w:rsidRPr="001D4E5D">
        <w:t xml:space="preserve">Women who were very health-focused believed that they did not need to change their behaviours because they had always been healthy. For </w:t>
      </w:r>
      <w:r w:rsidR="00026BA3">
        <w:t xml:space="preserve">these </w:t>
      </w:r>
      <w:r w:rsidRPr="001D4E5D">
        <w:t xml:space="preserve">women, pregnancy may not </w:t>
      </w:r>
      <w:r>
        <w:t>require a major change in lifestyle, so goal-setting int</w:t>
      </w:r>
      <w:r w:rsidR="006268E2">
        <w:t xml:space="preserve">erventions may not be necessary. </w:t>
      </w:r>
      <w:r w:rsidR="00830087">
        <w:t>However, having a baby introduced new barriers for some women, and</w:t>
      </w:r>
      <w:r w:rsidR="007F1F3D">
        <w:t xml:space="preserve"> while the most health-focused</w:t>
      </w:r>
      <w:r w:rsidR="00574168">
        <w:t xml:space="preserve"> felt that they did</w:t>
      </w:r>
      <w:r w:rsidR="00830087">
        <w:t xml:space="preserve"> not </w:t>
      </w:r>
      <w:r w:rsidR="00830087">
        <w:lastRenderedPageBreak/>
        <w:t>need to make a change during pregnancy, they may</w:t>
      </w:r>
      <w:r w:rsidR="007F1F3D">
        <w:t xml:space="preserve"> find it is more difficult to </w:t>
      </w:r>
      <w:r w:rsidR="00830087">
        <w:t xml:space="preserve">maintain their healthy lifestyle after giving birth. Therefore, it </w:t>
      </w:r>
      <w:r w:rsidR="007F1F3D">
        <w:t>could</w:t>
      </w:r>
      <w:r w:rsidR="00830087">
        <w:t xml:space="preserve"> be beneficial to encourage women to think about how they will overcome new barriers in the future and adjust to having a new baby or </w:t>
      </w:r>
      <w:r w:rsidR="008F10A6">
        <w:t>a growing family</w:t>
      </w:r>
      <w:r w:rsidR="00830087">
        <w:t xml:space="preserve">. </w:t>
      </w:r>
    </w:p>
    <w:p w14:paraId="11467962" w14:textId="60029E37" w:rsidR="00DD1222" w:rsidRDefault="00DD1222" w:rsidP="00F914E2">
      <w:pPr>
        <w:spacing w:after="0" w:line="480" w:lineRule="auto"/>
      </w:pPr>
      <w:r>
        <w:t xml:space="preserve">While the concept of health identity has not </w:t>
      </w:r>
      <w:r w:rsidR="0029736A">
        <w:t xml:space="preserve">yet </w:t>
      </w:r>
      <w:r>
        <w:t>been incorporated into any diet or PA interventions, a recognisable example of using identity to facilitate behaviour change is in smoking cessation strategies</w:t>
      </w:r>
      <w:r w:rsidR="00B36CE8">
        <w:t>.</w:t>
      </w:r>
      <w:r>
        <w:t xml:space="preserve"> That is, a change in identity from ‘smoker’ to ‘ex-smoker’ or ‘non-smoker’ has been associate</w:t>
      </w:r>
      <w:r w:rsidR="00B36CE8">
        <w:t xml:space="preserve">d with successful quit attempts </w:t>
      </w:r>
      <w:r>
        <w:fldChar w:fldCharType="begin"/>
      </w:r>
      <w:r w:rsidR="00D628BC">
        <w:instrText xml:space="preserve"> ADDIN EN.CITE &lt;EndNote&gt;&lt;Cite&gt;&lt;Author&gt;West&lt;/Author&gt;&lt;Year&gt;2010&lt;/Year&gt;&lt;RecNum&gt;1815&lt;/RecNum&gt;&lt;DisplayText&gt;(47)&lt;/DisplayText&gt;&lt;record&gt;&lt;rec-number&gt;1815&lt;/rec-number&gt;&lt;foreign-keys&gt;&lt;key app="EN" db-id="wd9t9ds0r2wdf6es95gvf0diasp0w0tdw9es" timestamp="1511356922"&gt;1815&lt;/key&gt;&lt;/foreign-keys&gt;&lt;ref-type name="Journal Article"&gt;17&lt;/ref-type&gt;&lt;contributors&gt;&lt;authors&gt;&lt;author&gt;West, Robert&lt;/author&gt;&lt;author&gt;Walia, Asha&lt;/author&gt;&lt;author&gt;Hyder, Natasha&lt;/author&gt;&lt;author&gt;Shahab, Lion&lt;/author&gt;&lt;author&gt;Michie, Susan&lt;/author&gt;&lt;/authors&gt;&lt;/contributors&gt;&lt;titles&gt;&lt;title&gt;Behavior change techniques used by the English Stop Smoking Services and their associations with short-term quit outcomes&lt;/title&gt;&lt;secondary-title&gt;Nicotine &amp;amp; Tobacco Research&lt;/secondary-title&gt;&lt;/titles&gt;&lt;periodical&gt;&lt;full-title&gt;Nicotine &amp;amp; Tobacco Research&lt;/full-title&gt;&lt;/periodical&gt;&lt;pages&gt;742-747&lt;/pages&gt;&lt;volume&gt;12&lt;/volume&gt;&lt;number&gt;7&lt;/number&gt;&lt;dates&gt;&lt;year&gt;2010&lt;/year&gt;&lt;/dates&gt;&lt;isbn&gt;1469-994X&lt;/isbn&gt;&lt;urls&gt;&lt;/urls&gt;&lt;/record&gt;&lt;/Cite&gt;&lt;/EndNote&gt;</w:instrText>
      </w:r>
      <w:r>
        <w:fldChar w:fldCharType="separate"/>
      </w:r>
      <w:r w:rsidR="00D628BC">
        <w:rPr>
          <w:noProof/>
        </w:rPr>
        <w:t>(47)</w:t>
      </w:r>
      <w:r>
        <w:fldChar w:fldCharType="end"/>
      </w:r>
      <w:r w:rsidR="001B5E64">
        <w:t xml:space="preserve">, while ‘smoker identity’ has been identified as a barrier to quitting </w:t>
      </w:r>
      <w:r w:rsidR="001B5E64">
        <w:fldChar w:fldCharType="begin"/>
      </w:r>
      <w:r w:rsidR="00D628BC">
        <w:instrText xml:space="preserve"> ADDIN EN.CITE &lt;EndNote&gt;&lt;Cite&gt;&lt;Author&gt;Tombor&lt;/Author&gt;&lt;Year&gt;2013&lt;/Year&gt;&lt;RecNum&gt;1814&lt;/RecNum&gt;&lt;DisplayText&gt;(48)&lt;/DisplayText&gt;&lt;record&gt;&lt;rec-number&gt;1814&lt;/rec-number&gt;&lt;foreign-keys&gt;&lt;key app="EN" db-id="wd9t9ds0r2wdf6es95gvf0diasp0w0tdw9es" timestamp="1511356852"&gt;1814&lt;/key&gt;&lt;/foreign-keys&gt;&lt;ref-type name="Journal Article"&gt;17&lt;/ref-type&gt;&lt;contributors&gt;&lt;authors&gt;&lt;author&gt;Tombor, Ildiko&lt;/author&gt;&lt;author&gt;Shahab, Lion&lt;/author&gt;&lt;author&gt;Brown, Jamie&lt;/author&gt;&lt;author&gt;West, Robert&lt;/author&gt;&lt;/authors&gt;&lt;/contributors&gt;&lt;titles&gt;&lt;title&gt;Positive smoker identity as a barrier to quitting smoking: findings from a national survey of smokers in England&lt;/title&gt;&lt;secondary-title&gt;Drug and Alcohol Dependence&lt;/secondary-title&gt;&lt;/titles&gt;&lt;periodical&gt;&lt;full-title&gt;Drug and Alcohol Dependence&lt;/full-title&gt;&lt;/periodical&gt;&lt;pages&gt;740-745&lt;/pages&gt;&lt;volume&gt;133&lt;/volume&gt;&lt;number&gt;2&lt;/number&gt;&lt;dates&gt;&lt;year&gt;2013&lt;/year&gt;&lt;/dates&gt;&lt;isbn&gt;0376-8716&lt;/isbn&gt;&lt;urls&gt;&lt;/urls&gt;&lt;/record&gt;&lt;/Cite&gt;&lt;/EndNote&gt;</w:instrText>
      </w:r>
      <w:r w:rsidR="001B5E64">
        <w:fldChar w:fldCharType="separate"/>
      </w:r>
      <w:r w:rsidR="00D628BC">
        <w:rPr>
          <w:noProof/>
        </w:rPr>
        <w:t>(48)</w:t>
      </w:r>
      <w:r w:rsidR="001B5E64">
        <w:fldChar w:fldCharType="end"/>
      </w:r>
      <w:r w:rsidR="00B36CE8">
        <w:t>.</w:t>
      </w:r>
      <w:r>
        <w:t xml:space="preserve"> </w:t>
      </w:r>
      <w:r w:rsidR="0029736A">
        <w:t xml:space="preserve">It </w:t>
      </w:r>
      <w:r>
        <w:t xml:space="preserve">is possible that a similar principle could be applied to diet or </w:t>
      </w:r>
      <w:r w:rsidR="0036100F">
        <w:t>physical activity</w:t>
      </w:r>
      <w:r>
        <w:t xml:space="preserve"> change. If it is feasible to support a change in identity from ‘I am not someone who jogs’ to ‘I am an active person,’ or from health-disengaged to health-focused, such an intervention could lead to meaningful and sustained improvements in health behaviours. </w:t>
      </w:r>
    </w:p>
    <w:p w14:paraId="29C8FA9C" w14:textId="77777777" w:rsidR="00BF0957" w:rsidRDefault="00BF0957" w:rsidP="00F914E2">
      <w:pPr>
        <w:spacing w:after="0" w:line="480" w:lineRule="auto"/>
      </w:pPr>
      <w:r>
        <w:t xml:space="preserve">As noted above, these conclusions are based on a relatively small and homogenous sample of women. </w:t>
      </w:r>
      <w:r w:rsidR="00F56F28">
        <w:t>Before developing new interventions, t</w:t>
      </w:r>
      <w:r w:rsidR="00E86662">
        <w:t xml:space="preserve">he concept of health identity should be investigated in other groups, using both qualitative and quantitative methods. This should include further exploration of health identity as a construct that influences health behaviours and openness to change, the potential impact of life events such as pregnancy on health identity, and development of a tool to assess health identity. Further work should then aim to develop and test methods of supporting women to move toward the health-focused end of the health identity spectrum, as well as identifying intervention components that are particularly effective for women with different health identities. </w:t>
      </w:r>
    </w:p>
    <w:p w14:paraId="3311E8E5" w14:textId="77777777" w:rsidR="00DF26A7" w:rsidRDefault="00DF26A7" w:rsidP="00F914E2">
      <w:pPr>
        <w:spacing w:after="0" w:line="480" w:lineRule="auto"/>
        <w:rPr>
          <w:b/>
        </w:rPr>
      </w:pPr>
      <w:r>
        <w:rPr>
          <w:b/>
        </w:rPr>
        <w:t xml:space="preserve">Conclusions </w:t>
      </w:r>
    </w:p>
    <w:p w14:paraId="512055E2" w14:textId="2671015E" w:rsidR="00DF26A7" w:rsidRDefault="00DF26A7" w:rsidP="00F914E2">
      <w:pPr>
        <w:spacing w:after="0" w:line="480" w:lineRule="auto"/>
      </w:pPr>
      <w:r>
        <w:t xml:space="preserve">Interventions that effectively support pregnant women to adopt healthier diets and increase their levels of PA have the potential to improve the women’s own health and the lifelong health of their children. If further investigation shows that health identity is related to lifestyle and engagement with lifestyle support among other groups of pregnant women, this concept may be a characteristic upon which intervention tailoring could be based. In order to operationalise this, a measure of </w:t>
      </w:r>
      <w:r>
        <w:lastRenderedPageBreak/>
        <w:t>health identity, which may or may not be pregnancy-specific, should be developed and validated. In addition, behaviour change techniques that support women to move along the health identity spectrum to be more health-focused should be developed and trialled as a means of supporting sustained, long-term change.</w:t>
      </w:r>
    </w:p>
    <w:p w14:paraId="1EEC671F" w14:textId="1FBA14E7" w:rsidR="00E7569D" w:rsidRDefault="00F51175" w:rsidP="00674E9C">
      <w:pPr>
        <w:rPr>
          <w:b/>
        </w:rPr>
      </w:pPr>
      <w:r>
        <w:rPr>
          <w:b/>
        </w:rPr>
        <w:t>Abbreviations</w:t>
      </w:r>
    </w:p>
    <w:p w14:paraId="40C09997" w14:textId="3CD20CBC" w:rsidR="00F51175" w:rsidRDefault="004C09D4" w:rsidP="00674E9C">
      <w:r>
        <w:t>GWG – gestational weight gain</w:t>
      </w:r>
    </w:p>
    <w:p w14:paraId="613F6B0D" w14:textId="1E8E2227" w:rsidR="004C09D4" w:rsidRDefault="004C09D4" w:rsidP="00674E9C">
      <w:r>
        <w:t>HCS – Healthy Conversation Skills</w:t>
      </w:r>
    </w:p>
    <w:p w14:paraId="301419A6" w14:textId="58146B64" w:rsidR="004C09D4" w:rsidRDefault="004C09D4" w:rsidP="00674E9C">
      <w:r>
        <w:t>IMD – index of multiple deprivation</w:t>
      </w:r>
    </w:p>
    <w:p w14:paraId="2268CCEC" w14:textId="032A299B" w:rsidR="003520C8" w:rsidRDefault="003520C8" w:rsidP="00674E9C">
      <w:r>
        <w:t>SMARTER – Specific, Measurable, Action-oriented, Realistic, Timed, Evaluated and Reviewed</w:t>
      </w:r>
    </w:p>
    <w:p w14:paraId="038ACA8C" w14:textId="2BF63077" w:rsidR="003520C8" w:rsidRPr="00F51175" w:rsidRDefault="003520C8" w:rsidP="00674E9C">
      <w:r>
        <w:t>SPRING – Southampton PRegnancy Intervention for the Next Generation</w:t>
      </w:r>
    </w:p>
    <w:p w14:paraId="023F9E61" w14:textId="1872A12F" w:rsidR="00E7569D" w:rsidRDefault="00E7569D" w:rsidP="00674E9C">
      <w:pPr>
        <w:rPr>
          <w:b/>
        </w:rPr>
      </w:pPr>
      <w:r>
        <w:rPr>
          <w:b/>
        </w:rPr>
        <w:t>Declarations</w:t>
      </w:r>
    </w:p>
    <w:p w14:paraId="27EE70E5" w14:textId="003A6424" w:rsidR="00E7569D" w:rsidRPr="00E7569D" w:rsidRDefault="00E7569D" w:rsidP="00E7569D">
      <w:pPr>
        <w:spacing w:after="0" w:line="480" w:lineRule="auto"/>
        <w:rPr>
          <w:b/>
          <w:i/>
        </w:rPr>
      </w:pPr>
      <w:r w:rsidRPr="00E7569D">
        <w:rPr>
          <w:b/>
          <w:i/>
        </w:rPr>
        <w:t>E</w:t>
      </w:r>
      <w:r>
        <w:rPr>
          <w:b/>
          <w:i/>
        </w:rPr>
        <w:t>thics approval and consent to participate</w:t>
      </w:r>
    </w:p>
    <w:p w14:paraId="016DD664" w14:textId="77777777" w:rsidR="00E7569D" w:rsidRPr="00927985" w:rsidRDefault="00E7569D" w:rsidP="00E7569D">
      <w:pPr>
        <w:spacing w:after="0" w:line="480" w:lineRule="auto"/>
      </w:pPr>
      <w:r>
        <w:t>The SPRING trial has approval from the Medicines and Healthcare products Regulatory Agency (MHRA), Southampton and South West Hampshire Research Ethics Committee and from University Hospital Southampton Foundation Trust (UHSFT) R&amp;D. For this interview study, right of access was received from UHSFT R&amp;D and the substantial amendment to the SPRING protocol to include these interviews was approved by the South Central – Hampshire B Research Ethics Committee. All patient-facing materials received ethics approval before recruitment to interviews began and patients provided both written and verbal consent to take part in this interview study.</w:t>
      </w:r>
    </w:p>
    <w:p w14:paraId="1AD92BD1" w14:textId="18C4053F" w:rsidR="00E7569D" w:rsidRDefault="00E7569D" w:rsidP="00674E9C">
      <w:pPr>
        <w:rPr>
          <w:b/>
          <w:i/>
        </w:rPr>
      </w:pPr>
      <w:r>
        <w:rPr>
          <w:b/>
          <w:i/>
        </w:rPr>
        <w:t>Consent for publication</w:t>
      </w:r>
    </w:p>
    <w:p w14:paraId="036D723B" w14:textId="005E585C" w:rsidR="00E7569D" w:rsidRDefault="00E7569D" w:rsidP="00E7569D">
      <w:pPr>
        <w:spacing w:line="480" w:lineRule="auto"/>
      </w:pPr>
      <w:r>
        <w:t>Not applicable</w:t>
      </w:r>
    </w:p>
    <w:p w14:paraId="224D08FB" w14:textId="06ABF310" w:rsidR="00E7569D" w:rsidRDefault="00E7569D" w:rsidP="00E7569D">
      <w:pPr>
        <w:spacing w:line="480" w:lineRule="auto"/>
        <w:rPr>
          <w:b/>
        </w:rPr>
      </w:pPr>
      <w:r>
        <w:rPr>
          <w:b/>
        </w:rPr>
        <w:t>Availability of data and material</w:t>
      </w:r>
    </w:p>
    <w:p w14:paraId="7913C650" w14:textId="1D7B11D3" w:rsidR="00E7569D" w:rsidRDefault="00E7569D" w:rsidP="00E7569D">
      <w:pPr>
        <w:spacing w:line="480" w:lineRule="auto"/>
      </w:pPr>
      <w:r>
        <w:t xml:space="preserve">Interview data cannot be made available as consent for sharing of complete transcripts was not obtained from participants. </w:t>
      </w:r>
    </w:p>
    <w:p w14:paraId="15678BB8" w14:textId="1ACC2150" w:rsidR="00E7569D" w:rsidRDefault="00E7569D" w:rsidP="00674E9C">
      <w:pPr>
        <w:rPr>
          <w:b/>
        </w:rPr>
      </w:pPr>
      <w:r>
        <w:rPr>
          <w:b/>
        </w:rPr>
        <w:t>Competing interests</w:t>
      </w:r>
    </w:p>
    <w:p w14:paraId="77FC5C6A" w14:textId="77777777" w:rsidR="00E7569D" w:rsidRPr="009E18F5" w:rsidRDefault="00E7569D" w:rsidP="00E7569D">
      <w:pPr>
        <w:spacing w:line="480" w:lineRule="auto"/>
      </w:pPr>
      <w:r w:rsidRPr="00642763">
        <w:t>JB</w:t>
      </w:r>
      <w:r w:rsidRPr="009E18F5">
        <w:t>, MB, NCH and T</w:t>
      </w:r>
      <w:r>
        <w:t xml:space="preserve">M </w:t>
      </w:r>
      <w:r w:rsidRPr="009E18F5">
        <w:t>have received funding from Nutricia Early Life Nutrition</w:t>
      </w:r>
      <w:r>
        <w:t>, outside the submitted work</w:t>
      </w:r>
      <w:r w:rsidRPr="009E18F5">
        <w:t xml:space="preserve">. Members of HI’s team have received funding from Nestec and Abbott Nutrition. CC reports </w:t>
      </w:r>
      <w:r w:rsidRPr="009E18F5">
        <w:lastRenderedPageBreak/>
        <w:t>personal fees, consultancy, lecture fees, and honoraria from Alliance for Better Bone Health, Amgen, Eli Lilly, GlaxoSmithKline, Medtronic, Merck, Novartis, Pfizer, Roche, Servier, and Takeda, outside the submitted work. NCH reports personal fees, consultancy, lecture fees, and honoraria from Alliance for Better Bone Health, AMGen, MSD, Eli Lilly, Servier, Shire, Consilient Healthcare, and Internis Pharma, outside the submitted work. WL reports consultancy and lecture fees from Nutricia</w:t>
      </w:r>
      <w:r>
        <w:t xml:space="preserve"> Early Life Nutrition</w:t>
      </w:r>
      <w:r w:rsidRPr="009E18F5">
        <w:t>, outside the submitted work.</w:t>
      </w:r>
      <w:r>
        <w:t xml:space="preserve"> </w:t>
      </w:r>
      <w:r w:rsidRPr="009E18F5">
        <w:rPr>
          <w:rFonts w:ascii="Calibri" w:eastAsia="Times New Roman" w:hAnsi="Calibri" w:cs="Calibri"/>
          <w:color w:val="212121"/>
          <w:shd w:val="clear" w:color="auto" w:fill="FFFFFF"/>
        </w:rPr>
        <w:t>JB, CV and CC have a non-financial research collaboration with Iceland Foods Ltd that involves independent evaluation of in-store interventions. This collaboration bears no relationship to the study described in this paper.</w:t>
      </w:r>
    </w:p>
    <w:p w14:paraId="27724545" w14:textId="77777777" w:rsidR="00E7569D" w:rsidRDefault="00E7569D" w:rsidP="00E7569D">
      <w:pPr>
        <w:spacing w:line="480" w:lineRule="auto"/>
      </w:pPr>
      <w:r w:rsidRPr="009E18F5">
        <w:t>All other authors have no conflicts of interest to declare.</w:t>
      </w:r>
    </w:p>
    <w:p w14:paraId="7CB32DB0" w14:textId="048EF3EC" w:rsidR="00047E41" w:rsidRPr="00350E45" w:rsidRDefault="008E617E" w:rsidP="00674E9C">
      <w:pPr>
        <w:rPr>
          <w:b/>
        </w:rPr>
      </w:pPr>
      <w:r w:rsidRPr="00350E45">
        <w:rPr>
          <w:b/>
        </w:rPr>
        <w:t>Funding</w:t>
      </w:r>
    </w:p>
    <w:p w14:paraId="34679369" w14:textId="3125959A" w:rsidR="008E617E" w:rsidRDefault="008E617E" w:rsidP="004F5510">
      <w:pPr>
        <w:spacing w:line="480" w:lineRule="auto"/>
      </w:pPr>
      <w:r>
        <w:t xml:space="preserve">This interview study was funded by Nutricia Early Life Nutrition and SPRING is supported by funding from the Medical Research Council and NIHR Southampton Nutrition Biomedical Research Centre. The funding bodies did not have any involvement in the design or conduct of this interview study or in the publication of its findings. </w:t>
      </w:r>
    </w:p>
    <w:p w14:paraId="025BECBB" w14:textId="6C395A1A" w:rsidR="004F5510" w:rsidRDefault="004F5510" w:rsidP="004F5510">
      <w:pPr>
        <w:spacing w:line="480" w:lineRule="auto"/>
        <w:rPr>
          <w:b/>
        </w:rPr>
      </w:pPr>
      <w:r>
        <w:rPr>
          <w:b/>
        </w:rPr>
        <w:t>Authors’ contributions</w:t>
      </w:r>
    </w:p>
    <w:p w14:paraId="6F429B2B" w14:textId="529B932D" w:rsidR="004F5510" w:rsidRDefault="004F5510" w:rsidP="004F5510">
      <w:pPr>
        <w:spacing w:line="480" w:lineRule="auto"/>
      </w:pPr>
      <w:r w:rsidRPr="008E7481">
        <w:t xml:space="preserve">All authors took part in the design of the study. </w:t>
      </w:r>
      <w:r>
        <w:t>T</w:t>
      </w:r>
      <w:r w:rsidR="00F4184B">
        <w:t>M</w:t>
      </w:r>
      <w:r>
        <w:t xml:space="preserve"> drafted the manuscript with input from all authors. The data were collected and analysed by T</w:t>
      </w:r>
      <w:r w:rsidR="00F4184B">
        <w:t>M</w:t>
      </w:r>
      <w:r>
        <w:t>, SS, WL, CV</w:t>
      </w:r>
      <w:r w:rsidR="00785370">
        <w:t>,</w:t>
      </w:r>
      <w:r>
        <w:t xml:space="preserve"> KWT and MB. CC is Chief Investigator and MB, NH and JB are Principal Investigators in the SPRING trial and together they have overall responsibility for the study. HI is the statistician on the SPRING trial and CV leads the process evaluation. All authors participated in the preparation and approved the final manuscript for publication. </w:t>
      </w:r>
    </w:p>
    <w:p w14:paraId="0C28B9D8" w14:textId="50BB2B88" w:rsidR="00ED3561" w:rsidRDefault="00ED3561" w:rsidP="004F5510">
      <w:pPr>
        <w:spacing w:line="480" w:lineRule="auto"/>
        <w:rPr>
          <w:b/>
        </w:rPr>
      </w:pPr>
      <w:r>
        <w:rPr>
          <w:b/>
        </w:rPr>
        <w:t>Acknowledgements</w:t>
      </w:r>
    </w:p>
    <w:p w14:paraId="116E54E2" w14:textId="011BC430" w:rsidR="00ED3561" w:rsidRPr="00ED3561" w:rsidRDefault="00ED3561" w:rsidP="004F5510">
      <w:pPr>
        <w:spacing w:line="480" w:lineRule="auto"/>
      </w:pPr>
      <w:r>
        <w:t xml:space="preserve">We thank the mothers who </w:t>
      </w:r>
      <w:r w:rsidR="0046024B">
        <w:t>g</w:t>
      </w:r>
      <w:r>
        <w:t>ave us the</w:t>
      </w:r>
      <w:r w:rsidR="0046024B">
        <w:t>ir</w:t>
      </w:r>
      <w:r>
        <w:t xml:space="preserve"> time and the team of dedicated research nurses and ancillary staff for their assistance.</w:t>
      </w:r>
    </w:p>
    <w:p w14:paraId="00ECA8F6" w14:textId="62A1E00F" w:rsidR="00047E41" w:rsidRPr="00A03027" w:rsidRDefault="00A03027" w:rsidP="00674E9C">
      <w:pPr>
        <w:rPr>
          <w:b/>
        </w:rPr>
      </w:pPr>
      <w:r>
        <w:rPr>
          <w:b/>
        </w:rPr>
        <w:lastRenderedPageBreak/>
        <w:t>References</w:t>
      </w:r>
    </w:p>
    <w:p w14:paraId="4F32794C" w14:textId="77777777" w:rsidR="007752BC" w:rsidRPr="007752BC" w:rsidRDefault="00082538" w:rsidP="007752BC">
      <w:pPr>
        <w:pStyle w:val="EndNoteBibliography"/>
        <w:spacing w:after="0"/>
        <w:rPr>
          <w:noProof/>
        </w:rPr>
      </w:pPr>
      <w:r>
        <w:fldChar w:fldCharType="begin"/>
      </w:r>
      <w:r w:rsidR="00047E41">
        <w:instrText xml:space="preserve"> ADDIN EN.REFLIST </w:instrText>
      </w:r>
      <w:r>
        <w:fldChar w:fldCharType="separate"/>
      </w:r>
      <w:r w:rsidR="007752BC" w:rsidRPr="007752BC">
        <w:rPr>
          <w:noProof/>
        </w:rPr>
        <w:t>1.</w:t>
      </w:r>
      <w:r w:rsidR="007752BC" w:rsidRPr="007752BC">
        <w:rPr>
          <w:noProof/>
        </w:rPr>
        <w:tab/>
        <w:t>Torloni MR, Betran AP, Horta BL, Nakamura MU, Atallah AN, Moron AF, et al. Prepregnancy BMI and the risk of gestational diabetes: a systematic review of the literature with meta-analysis. Obesity reviews : an official journal of the International Association for the Study of Obesity. 2009;10(2):194-203.</w:t>
      </w:r>
    </w:p>
    <w:p w14:paraId="443576DC" w14:textId="77777777" w:rsidR="007752BC" w:rsidRPr="007752BC" w:rsidRDefault="007752BC" w:rsidP="007752BC">
      <w:pPr>
        <w:pStyle w:val="EndNoteBibliography"/>
        <w:spacing w:after="0"/>
        <w:rPr>
          <w:noProof/>
        </w:rPr>
      </w:pPr>
      <w:r w:rsidRPr="007752BC">
        <w:rPr>
          <w:noProof/>
        </w:rPr>
        <w:t>2.</w:t>
      </w:r>
      <w:r w:rsidRPr="007752BC">
        <w:rPr>
          <w:noProof/>
        </w:rPr>
        <w:tab/>
        <w:t>Chu SY, Callaghan WM, Kim SY, Schmid CH, Lau J, England LJ, et al. Maternal obesity and risk of gestational diabetes mellitus. Diabetes Care. 2007;30(8):2070-6.</w:t>
      </w:r>
    </w:p>
    <w:p w14:paraId="15FB42DA" w14:textId="77777777" w:rsidR="007752BC" w:rsidRPr="007752BC" w:rsidRDefault="007752BC" w:rsidP="007752BC">
      <w:pPr>
        <w:pStyle w:val="EndNoteBibliography"/>
        <w:spacing w:after="0"/>
        <w:rPr>
          <w:noProof/>
        </w:rPr>
      </w:pPr>
      <w:r w:rsidRPr="007752BC">
        <w:rPr>
          <w:noProof/>
        </w:rPr>
        <w:t>3.</w:t>
      </w:r>
      <w:r w:rsidRPr="007752BC">
        <w:rPr>
          <w:noProof/>
        </w:rPr>
        <w:tab/>
        <w:t>Salihu HM, De La Cruz C, Rahman S, August EM. Does maternal obesity cause preeclampsia? A systematic review of the evidence. Minerva ginecologica. 2012;64(4):259-80.</w:t>
      </w:r>
    </w:p>
    <w:p w14:paraId="33215542" w14:textId="77777777" w:rsidR="007752BC" w:rsidRPr="007752BC" w:rsidRDefault="007752BC" w:rsidP="007752BC">
      <w:pPr>
        <w:pStyle w:val="EndNoteBibliography"/>
        <w:spacing w:after="0"/>
        <w:rPr>
          <w:noProof/>
        </w:rPr>
      </w:pPr>
      <w:r w:rsidRPr="007752BC">
        <w:rPr>
          <w:noProof/>
        </w:rPr>
        <w:t>4.</w:t>
      </w:r>
      <w:r w:rsidRPr="007752BC">
        <w:rPr>
          <w:noProof/>
        </w:rPr>
        <w:tab/>
        <w:t>Wang Z, Wang P, Liu H, He X, Zhang J, Yan H, et al. Maternal adiposity as an independent risk factor for pre-eclampsia: a meta-analysis of prospective cohort studies. Obesity reviews : an official journal of the International Association for the Study of Obesity. 2013;14(6):508-21.</w:t>
      </w:r>
    </w:p>
    <w:p w14:paraId="6573C18E" w14:textId="77777777" w:rsidR="007752BC" w:rsidRPr="007752BC" w:rsidRDefault="007752BC" w:rsidP="007752BC">
      <w:pPr>
        <w:pStyle w:val="EndNoteBibliography"/>
        <w:spacing w:after="0"/>
        <w:rPr>
          <w:noProof/>
        </w:rPr>
      </w:pPr>
      <w:r w:rsidRPr="007752BC">
        <w:rPr>
          <w:noProof/>
        </w:rPr>
        <w:t>5.</w:t>
      </w:r>
      <w:r w:rsidRPr="007752BC">
        <w:rPr>
          <w:noProof/>
        </w:rPr>
        <w:tab/>
        <w:t>Kim C, Newton KM, Knopp RH. Gestational Diabetes and the Incidence of Type 2 Diabetes: A Systematic Review. Diabetes care. 2002;25(10):1862-8.</w:t>
      </w:r>
    </w:p>
    <w:p w14:paraId="262A11DB" w14:textId="77777777" w:rsidR="007752BC" w:rsidRPr="007752BC" w:rsidRDefault="007752BC" w:rsidP="007752BC">
      <w:pPr>
        <w:pStyle w:val="EndNoteBibliography"/>
        <w:spacing w:after="0"/>
        <w:rPr>
          <w:noProof/>
        </w:rPr>
      </w:pPr>
      <w:r w:rsidRPr="007752BC">
        <w:rPr>
          <w:noProof/>
        </w:rPr>
        <w:t>6.</w:t>
      </w:r>
      <w:r w:rsidRPr="007752BC">
        <w:rPr>
          <w:noProof/>
        </w:rPr>
        <w:tab/>
        <w:t>Marchi J, Berg M, Dencker A, Olander EK, Begley C. Risks associated with obesity in pregnancy, for the mother and baby: A systematic review of reviews. Obesity Reviews. 2015;16(8):621-38.</w:t>
      </w:r>
    </w:p>
    <w:p w14:paraId="20643428" w14:textId="77777777" w:rsidR="007752BC" w:rsidRPr="007752BC" w:rsidRDefault="007752BC" w:rsidP="007752BC">
      <w:pPr>
        <w:pStyle w:val="EndNoteBibliography"/>
        <w:spacing w:after="0"/>
        <w:rPr>
          <w:noProof/>
        </w:rPr>
      </w:pPr>
      <w:r w:rsidRPr="007752BC">
        <w:rPr>
          <w:noProof/>
        </w:rPr>
        <w:t>7.</w:t>
      </w:r>
      <w:r w:rsidRPr="007752BC">
        <w:rPr>
          <w:noProof/>
        </w:rPr>
        <w:tab/>
        <w:t>Clausen TD, Mathiesen ER, Hansen T, Pedersen O, Jensen DM, Lauenborg J, et al. High prevalence of type 2 diabetes and pre-diabetes in adult offspring of women with gestational diabetes mellitus or type 1 diabetes–the role of intrauterine hyperglycemia. Diabetes care. 2007.</w:t>
      </w:r>
    </w:p>
    <w:p w14:paraId="70738CEF" w14:textId="77777777" w:rsidR="007752BC" w:rsidRPr="007752BC" w:rsidRDefault="007752BC" w:rsidP="007752BC">
      <w:pPr>
        <w:pStyle w:val="EndNoteBibliography"/>
        <w:spacing w:after="0"/>
        <w:rPr>
          <w:noProof/>
        </w:rPr>
      </w:pPr>
      <w:r w:rsidRPr="007752BC">
        <w:rPr>
          <w:noProof/>
        </w:rPr>
        <w:t>8.</w:t>
      </w:r>
      <w:r w:rsidRPr="007752BC">
        <w:rPr>
          <w:noProof/>
        </w:rPr>
        <w:tab/>
        <w:t>Catalano PM, Farrell K, Thomas A, Huston-Presley L, Mencin P, de Mouzon SH, et al. Perinatal risk factors for childhood obesity and metabolic dysregulation. Am J Clin Nutr. 2009;90(5):1303-13.</w:t>
      </w:r>
    </w:p>
    <w:p w14:paraId="1CFF54C1" w14:textId="77777777" w:rsidR="007752BC" w:rsidRPr="007752BC" w:rsidRDefault="007752BC" w:rsidP="007752BC">
      <w:pPr>
        <w:pStyle w:val="EndNoteBibliography"/>
        <w:spacing w:after="0"/>
        <w:rPr>
          <w:noProof/>
        </w:rPr>
      </w:pPr>
      <w:r w:rsidRPr="007752BC">
        <w:rPr>
          <w:noProof/>
        </w:rPr>
        <w:t>9.</w:t>
      </w:r>
      <w:r w:rsidRPr="007752BC">
        <w:rPr>
          <w:noProof/>
        </w:rPr>
        <w:tab/>
        <w:t>Goldstein RF, Abell SK, Ranasinha S, Misso M, Boyle JA, Black MH, et al. Association of gestational weight gain with maternal and infant outcomes: A systematic review and meta-analysis. Journal of the American Medical Association. 2017;317(21):2207-25.</w:t>
      </w:r>
    </w:p>
    <w:p w14:paraId="44C50059" w14:textId="77777777" w:rsidR="007752BC" w:rsidRPr="007752BC" w:rsidRDefault="007752BC" w:rsidP="007752BC">
      <w:pPr>
        <w:pStyle w:val="EndNoteBibliography"/>
        <w:spacing w:after="0"/>
        <w:rPr>
          <w:noProof/>
        </w:rPr>
      </w:pPr>
      <w:r w:rsidRPr="007752BC">
        <w:rPr>
          <w:noProof/>
        </w:rPr>
        <w:t>10.</w:t>
      </w:r>
      <w:r w:rsidRPr="007752BC">
        <w:rPr>
          <w:noProof/>
        </w:rPr>
        <w:tab/>
        <w:t>Harris ST, Liu J, Wilcox S, Moran R, Gallagher A. Exercise during pregnancy and its association with gestational weight gain. Maternal and child health journal. 2015;19(3):528-37.</w:t>
      </w:r>
    </w:p>
    <w:p w14:paraId="0B2A50EA" w14:textId="77777777" w:rsidR="007752BC" w:rsidRPr="007752BC" w:rsidRDefault="007752BC" w:rsidP="007752BC">
      <w:pPr>
        <w:pStyle w:val="EndNoteBibliography"/>
        <w:spacing w:after="0"/>
        <w:rPr>
          <w:noProof/>
        </w:rPr>
      </w:pPr>
      <w:r w:rsidRPr="007752BC">
        <w:rPr>
          <w:noProof/>
        </w:rPr>
        <w:t>11.</w:t>
      </w:r>
      <w:r w:rsidRPr="007752BC">
        <w:rPr>
          <w:noProof/>
        </w:rPr>
        <w:tab/>
        <w:t>Shiell AW, Campbell-Brown M, Haselden S, Robinson S, Godfrey KM, Barker DJ. High-meat, low-carbohydrate diet in pregnancy: relation to adult blood pressure in the offspring. Hypertension (Dallas, Tex : 1979). 2001;38(6):1282-8.</w:t>
      </w:r>
    </w:p>
    <w:p w14:paraId="157154C4" w14:textId="77777777" w:rsidR="007752BC" w:rsidRPr="007752BC" w:rsidRDefault="007752BC" w:rsidP="007752BC">
      <w:pPr>
        <w:pStyle w:val="EndNoteBibliography"/>
        <w:spacing w:after="0"/>
        <w:rPr>
          <w:noProof/>
        </w:rPr>
      </w:pPr>
      <w:r w:rsidRPr="007752BC">
        <w:rPr>
          <w:noProof/>
        </w:rPr>
        <w:t>12.</w:t>
      </w:r>
      <w:r w:rsidRPr="007752BC">
        <w:rPr>
          <w:noProof/>
        </w:rPr>
        <w:tab/>
        <w:t xml:space="preserve">Aaltonen J, Ojala T, Laitinen K, Poussa T, Ozanne S, Isolauri E. Impact of maternal diet during pregnancy and breastfeeding on infant metabolic programming: a prospective randomized controlled study. European Journal of Clinical Nutrition. 2011;65(1):10-9 </w:t>
      </w:r>
    </w:p>
    <w:p w14:paraId="17095BFA" w14:textId="77777777" w:rsidR="007752BC" w:rsidRPr="007752BC" w:rsidRDefault="007752BC" w:rsidP="007752BC">
      <w:pPr>
        <w:pStyle w:val="EndNoteBibliography"/>
        <w:spacing w:after="0"/>
        <w:rPr>
          <w:noProof/>
        </w:rPr>
      </w:pPr>
      <w:r w:rsidRPr="007752BC">
        <w:rPr>
          <w:noProof/>
        </w:rPr>
        <w:t>13.</w:t>
      </w:r>
      <w:r w:rsidRPr="007752BC">
        <w:rPr>
          <w:noProof/>
        </w:rPr>
        <w:tab/>
        <w:t>Tobias DK, Zhang C, van Dam RM, Bowers K, Hu FB. Physical Activity Before and During Pregnancy and Risk of Gestational Diabetes Mellitus. A meta-analysis. 2011;34(1):223-9.</w:t>
      </w:r>
    </w:p>
    <w:p w14:paraId="013B84EE" w14:textId="77777777" w:rsidR="007752BC" w:rsidRPr="007752BC" w:rsidRDefault="007752BC" w:rsidP="007752BC">
      <w:pPr>
        <w:pStyle w:val="EndNoteBibliography"/>
        <w:spacing w:after="0"/>
        <w:rPr>
          <w:noProof/>
        </w:rPr>
      </w:pPr>
      <w:r w:rsidRPr="007752BC">
        <w:rPr>
          <w:noProof/>
        </w:rPr>
        <w:t>14.</w:t>
      </w:r>
      <w:r w:rsidRPr="007752BC">
        <w:rPr>
          <w:noProof/>
        </w:rPr>
        <w:tab/>
        <w:t>Russo LM, Nobles C, Ertel KA, Chasan-Taber L, Whitcomb BW. Physical activity interventions in pregnancy and risk of gestational diabetes mellitus: a systematic review and meta-analysis. Obstetrics &amp; Gynecology. 2015;125(3):576-82 7p.</w:t>
      </w:r>
    </w:p>
    <w:p w14:paraId="0ECA89D6" w14:textId="77777777" w:rsidR="007752BC" w:rsidRPr="007752BC" w:rsidRDefault="007752BC" w:rsidP="007752BC">
      <w:pPr>
        <w:pStyle w:val="EndNoteBibliography"/>
        <w:spacing w:after="0"/>
        <w:rPr>
          <w:noProof/>
        </w:rPr>
      </w:pPr>
      <w:r w:rsidRPr="007752BC">
        <w:rPr>
          <w:noProof/>
        </w:rPr>
        <w:t>15.</w:t>
      </w:r>
      <w:r w:rsidRPr="007752BC">
        <w:rPr>
          <w:noProof/>
        </w:rPr>
        <w:tab/>
        <w:t>Guelinckx I, Devlieger R, Beckers K, Vansant G. Maternal obesity: pregnancy complications, gestational weight gain and nutrition. Obesity Reviews. 2008;9(2):140-50.</w:t>
      </w:r>
    </w:p>
    <w:p w14:paraId="60294A39" w14:textId="77777777" w:rsidR="007752BC" w:rsidRPr="007752BC" w:rsidRDefault="007752BC" w:rsidP="007752BC">
      <w:pPr>
        <w:pStyle w:val="EndNoteBibliography"/>
        <w:spacing w:after="0"/>
        <w:rPr>
          <w:noProof/>
        </w:rPr>
      </w:pPr>
      <w:r w:rsidRPr="007752BC">
        <w:rPr>
          <w:noProof/>
        </w:rPr>
        <w:t>16.</w:t>
      </w:r>
      <w:r w:rsidRPr="007752BC">
        <w:rPr>
          <w:noProof/>
        </w:rPr>
        <w:tab/>
        <w:t>Hesketh KR, Evenson KR. Prevalence of U.S. Pregnant Women Meeting 2015 ACOG Physical Activity Guidelines. American journal of preventive medicine. 2016;51(3):87-9.</w:t>
      </w:r>
    </w:p>
    <w:p w14:paraId="43C92E85" w14:textId="77777777" w:rsidR="007752BC" w:rsidRPr="007752BC" w:rsidRDefault="007752BC" w:rsidP="007752BC">
      <w:pPr>
        <w:pStyle w:val="EndNoteBibliography"/>
        <w:spacing w:after="0"/>
        <w:rPr>
          <w:noProof/>
        </w:rPr>
      </w:pPr>
      <w:r w:rsidRPr="007752BC">
        <w:rPr>
          <w:noProof/>
        </w:rPr>
        <w:t>17.</w:t>
      </w:r>
      <w:r w:rsidRPr="007752BC">
        <w:rPr>
          <w:noProof/>
        </w:rPr>
        <w:tab/>
        <w:t>Pick ME, Edwards M, Moreau D, Ryan EA. Assessment of diet quality in pregnant women using the Healthy Eating Index. Journal of the American Dietetic Association. 2005;105(2):240-6.</w:t>
      </w:r>
    </w:p>
    <w:p w14:paraId="63604FAE" w14:textId="77777777" w:rsidR="007752BC" w:rsidRPr="007752BC" w:rsidRDefault="007752BC" w:rsidP="007752BC">
      <w:pPr>
        <w:pStyle w:val="EndNoteBibliography"/>
        <w:spacing w:after="0"/>
        <w:rPr>
          <w:noProof/>
        </w:rPr>
      </w:pPr>
      <w:r w:rsidRPr="007752BC">
        <w:rPr>
          <w:noProof/>
        </w:rPr>
        <w:t>18.</w:t>
      </w:r>
      <w:r w:rsidRPr="007752BC">
        <w:rPr>
          <w:noProof/>
        </w:rPr>
        <w:tab/>
        <w:t>Shirazian T, Faris BS, Fox NS, Friedman F, Rebarber A. The lifestyle modification project: Limiting pregnancy weight gain in obese women. Journal of Maternal-Fetal and Neonatal Medicine. 2016;29(1):80-4.</w:t>
      </w:r>
    </w:p>
    <w:p w14:paraId="78E1A9A9" w14:textId="77777777" w:rsidR="007752BC" w:rsidRPr="007752BC" w:rsidRDefault="007752BC" w:rsidP="007752BC">
      <w:pPr>
        <w:pStyle w:val="EndNoteBibliography"/>
        <w:spacing w:after="0"/>
        <w:rPr>
          <w:noProof/>
        </w:rPr>
      </w:pPr>
      <w:r w:rsidRPr="007752BC">
        <w:rPr>
          <w:noProof/>
        </w:rPr>
        <w:t>19.</w:t>
      </w:r>
      <w:r w:rsidRPr="007752BC">
        <w:rPr>
          <w:noProof/>
        </w:rPr>
        <w:tab/>
        <w:t>Haruna M, Shiraishi M, Matsuzaki M, Yatsuki Y, Yeo S. Effect of tailored dietary guidance for pregnant women on nutritional status: A double-cohort study. Maternal and Child Nutrition. 2017;13 (4) (no pagination)(e12391).</w:t>
      </w:r>
    </w:p>
    <w:p w14:paraId="30C5D5DA" w14:textId="77777777" w:rsidR="007752BC" w:rsidRPr="007752BC" w:rsidRDefault="007752BC" w:rsidP="007752BC">
      <w:pPr>
        <w:pStyle w:val="EndNoteBibliography"/>
        <w:spacing w:after="0"/>
        <w:rPr>
          <w:noProof/>
        </w:rPr>
      </w:pPr>
      <w:r w:rsidRPr="007752BC">
        <w:rPr>
          <w:noProof/>
        </w:rPr>
        <w:lastRenderedPageBreak/>
        <w:t>20.</w:t>
      </w:r>
      <w:r w:rsidRPr="007752BC">
        <w:rPr>
          <w:noProof/>
        </w:rPr>
        <w:tab/>
        <w:t>Guelinckx I, Devlieger R, Mullie P, Vansant G. Effect of lifestyle intervention on dietary habits, physical activity, and gestational weight gain in obese pregnant women: a randomized controlled trial. American Journal of Clinical Nutrition. 2010;91(2):373-80 8p.</w:t>
      </w:r>
    </w:p>
    <w:p w14:paraId="564D2E75" w14:textId="77777777" w:rsidR="007752BC" w:rsidRPr="007752BC" w:rsidRDefault="007752BC" w:rsidP="007752BC">
      <w:pPr>
        <w:pStyle w:val="EndNoteBibliography"/>
        <w:spacing w:after="0"/>
        <w:rPr>
          <w:noProof/>
        </w:rPr>
      </w:pPr>
      <w:r w:rsidRPr="007752BC">
        <w:rPr>
          <w:noProof/>
        </w:rPr>
        <w:t>21.</w:t>
      </w:r>
      <w:r w:rsidRPr="007752BC">
        <w:rPr>
          <w:noProof/>
        </w:rPr>
        <w:tab/>
        <w:t>Wilkinson SA, McIntyre HD. Evaluation of the 'healthy start to pregnancy' early antenatal health promotion workshop: a randomized controlled trial. BMC Pregnancy &amp; Childbirth. 2012;12:131.</w:t>
      </w:r>
    </w:p>
    <w:p w14:paraId="31FCEC77" w14:textId="77777777" w:rsidR="007752BC" w:rsidRPr="007752BC" w:rsidRDefault="007752BC" w:rsidP="007752BC">
      <w:pPr>
        <w:pStyle w:val="EndNoteBibliography"/>
        <w:spacing w:after="0"/>
        <w:rPr>
          <w:noProof/>
        </w:rPr>
      </w:pPr>
      <w:r w:rsidRPr="007752BC">
        <w:rPr>
          <w:noProof/>
        </w:rPr>
        <w:t>22.</w:t>
      </w:r>
      <w:r w:rsidRPr="007752BC">
        <w:rPr>
          <w:noProof/>
        </w:rPr>
        <w:tab/>
        <w:t>Yardley L, Spring BJ, Riper H, Morrison LG, Crane DH, Curtis K, et al. Understanding and Promoting Effective Engagement With Digital Behavior Change Interventions. Am J Prev Med. 2016;51(5):833-42.</w:t>
      </w:r>
    </w:p>
    <w:p w14:paraId="5B160774" w14:textId="77777777" w:rsidR="007752BC" w:rsidRPr="007752BC" w:rsidRDefault="007752BC" w:rsidP="007752BC">
      <w:pPr>
        <w:pStyle w:val="EndNoteBibliography"/>
        <w:spacing w:after="0"/>
        <w:rPr>
          <w:noProof/>
        </w:rPr>
      </w:pPr>
      <w:r w:rsidRPr="007752BC">
        <w:rPr>
          <w:noProof/>
        </w:rPr>
        <w:t>23.</w:t>
      </w:r>
      <w:r w:rsidRPr="007752BC">
        <w:rPr>
          <w:noProof/>
        </w:rPr>
        <w:tab/>
        <w:t>Symons Downs D, Hausenblas HA. Women’s exercise beliefs and behaviors during their pregnancy and postpartum. Journal of Midwifery &amp; Women's Health. 2004;49(2):138-44.</w:t>
      </w:r>
    </w:p>
    <w:p w14:paraId="45E2272D" w14:textId="77777777" w:rsidR="007752BC" w:rsidRPr="007752BC" w:rsidRDefault="007752BC" w:rsidP="007752BC">
      <w:pPr>
        <w:pStyle w:val="EndNoteBibliography"/>
        <w:spacing w:after="0"/>
        <w:rPr>
          <w:noProof/>
        </w:rPr>
      </w:pPr>
      <w:r w:rsidRPr="007752BC">
        <w:rPr>
          <w:noProof/>
        </w:rPr>
        <w:t>24.</w:t>
      </w:r>
      <w:r w:rsidRPr="007752BC">
        <w:rPr>
          <w:noProof/>
        </w:rPr>
        <w:tab/>
        <w:t>Reyes NR, Klotz AA, Herring SJ. A qualitative study of motivators and barriers to healthy eating in pregnancy for low-income, overweight, African-American mothers. Journal of the Academy of Nutrition and Dietetics. 2013;113(9):1175-81.</w:t>
      </w:r>
    </w:p>
    <w:p w14:paraId="49264E36" w14:textId="77777777" w:rsidR="007752BC" w:rsidRPr="007752BC" w:rsidRDefault="007752BC" w:rsidP="007752BC">
      <w:pPr>
        <w:pStyle w:val="EndNoteBibliography"/>
        <w:spacing w:after="0"/>
        <w:rPr>
          <w:noProof/>
        </w:rPr>
      </w:pPr>
      <w:r w:rsidRPr="007752BC">
        <w:rPr>
          <w:noProof/>
        </w:rPr>
        <w:t>25.</w:t>
      </w:r>
      <w:r w:rsidRPr="007752BC">
        <w:rPr>
          <w:noProof/>
        </w:rPr>
        <w:tab/>
        <w:t>Baird J, Barker M, Harvey NC, Lawrence W, Vogel C, Jarman M, et al. Southampton PRegnancy Intervention for the Next Generation (SPRING): protocol for a randomised controlled trial. Trials. 2016;17(1):493.</w:t>
      </w:r>
    </w:p>
    <w:p w14:paraId="665E5ED5" w14:textId="77777777" w:rsidR="007752BC" w:rsidRPr="007752BC" w:rsidRDefault="007752BC" w:rsidP="007752BC">
      <w:pPr>
        <w:pStyle w:val="EndNoteBibliography"/>
        <w:spacing w:after="0"/>
        <w:rPr>
          <w:noProof/>
        </w:rPr>
      </w:pPr>
      <w:r w:rsidRPr="007752BC">
        <w:rPr>
          <w:noProof/>
        </w:rPr>
        <w:t>26.</w:t>
      </w:r>
      <w:r w:rsidRPr="007752BC">
        <w:rPr>
          <w:noProof/>
        </w:rPr>
        <w:tab/>
        <w:t>Black C, Lawrence W, Cradock S, Ntani G, Tinati T, Jarman M, et al. Healthy conversation skills: increasing competence and confidence in front-line staff. Public health nutrition. 2014;17(03):700-7.</w:t>
      </w:r>
    </w:p>
    <w:p w14:paraId="218D8F29" w14:textId="77777777" w:rsidR="007752BC" w:rsidRPr="007752BC" w:rsidRDefault="007752BC" w:rsidP="007752BC">
      <w:pPr>
        <w:pStyle w:val="EndNoteBibliography"/>
        <w:spacing w:after="0"/>
        <w:rPr>
          <w:noProof/>
        </w:rPr>
      </w:pPr>
      <w:r w:rsidRPr="007752BC">
        <w:rPr>
          <w:noProof/>
        </w:rPr>
        <w:t>27.</w:t>
      </w:r>
      <w:r w:rsidRPr="007752BC">
        <w:rPr>
          <w:noProof/>
        </w:rPr>
        <w:tab/>
        <w:t>Barker M, Baird J, Lawrence W, Jarman M, Black C, Barnard K, et al. The Southampton Initiative for Health: a complex intervention to improve the diets and increase the physical activity levels of women from disadvantaged communities. Journal of health psychology. 2011;16(1):178-91.</w:t>
      </w:r>
    </w:p>
    <w:p w14:paraId="7AA128FE" w14:textId="77777777" w:rsidR="007752BC" w:rsidRPr="007752BC" w:rsidRDefault="007752BC" w:rsidP="007752BC">
      <w:pPr>
        <w:pStyle w:val="EndNoteBibliography"/>
        <w:spacing w:after="0"/>
        <w:rPr>
          <w:noProof/>
        </w:rPr>
      </w:pPr>
      <w:r w:rsidRPr="007752BC">
        <w:rPr>
          <w:noProof/>
        </w:rPr>
        <w:t>28.</w:t>
      </w:r>
      <w:r w:rsidRPr="007752BC">
        <w:rPr>
          <w:noProof/>
        </w:rPr>
        <w:tab/>
        <w:t>Fusch PI, Ness LR. Are we there yet? Data saturation in qualitative research. The Qualitative report. 2015;20(9):1408-16.</w:t>
      </w:r>
    </w:p>
    <w:p w14:paraId="2B3C1C28" w14:textId="77777777" w:rsidR="007752BC" w:rsidRPr="007752BC" w:rsidRDefault="007752BC" w:rsidP="007752BC">
      <w:pPr>
        <w:pStyle w:val="EndNoteBibliography"/>
        <w:spacing w:after="0"/>
        <w:rPr>
          <w:noProof/>
        </w:rPr>
      </w:pPr>
      <w:r w:rsidRPr="007752BC">
        <w:rPr>
          <w:noProof/>
        </w:rPr>
        <w:t>29.</w:t>
      </w:r>
      <w:r w:rsidRPr="007752BC">
        <w:rPr>
          <w:noProof/>
        </w:rPr>
        <w:tab/>
        <w:t>Turner DW. Qualitative interview design: A practical guide for novice investigators. The qualitative report. 2010;15(3):754.</w:t>
      </w:r>
    </w:p>
    <w:p w14:paraId="2BC291B9" w14:textId="77777777" w:rsidR="007752BC" w:rsidRPr="007752BC" w:rsidRDefault="007752BC" w:rsidP="007752BC">
      <w:pPr>
        <w:pStyle w:val="EndNoteBibliography"/>
        <w:spacing w:after="0"/>
        <w:rPr>
          <w:noProof/>
        </w:rPr>
      </w:pPr>
      <w:r w:rsidRPr="007752BC">
        <w:rPr>
          <w:noProof/>
        </w:rPr>
        <w:t>30.</w:t>
      </w:r>
      <w:r w:rsidRPr="007752BC">
        <w:rPr>
          <w:noProof/>
        </w:rPr>
        <w:tab/>
        <w:t>Braun V, Clarke V. Using thematic analysis in psychology. Qualitative Research in Psychology. 2006;3(2):77-101.</w:t>
      </w:r>
    </w:p>
    <w:p w14:paraId="2B3E82C3" w14:textId="77777777" w:rsidR="007752BC" w:rsidRPr="007752BC" w:rsidRDefault="007752BC" w:rsidP="007752BC">
      <w:pPr>
        <w:pStyle w:val="EndNoteBibliography"/>
        <w:spacing w:after="0"/>
        <w:rPr>
          <w:noProof/>
        </w:rPr>
      </w:pPr>
      <w:r w:rsidRPr="007752BC">
        <w:rPr>
          <w:noProof/>
        </w:rPr>
        <w:t>31.</w:t>
      </w:r>
      <w:r w:rsidRPr="007752BC">
        <w:rPr>
          <w:noProof/>
        </w:rPr>
        <w:tab/>
        <w:t>Swift JA, Tischler V. Qualitative research in nutrition and dietetics: getting started. Journal of Human Nutrition and Dietetics. 2010;23(6):559-66.</w:t>
      </w:r>
    </w:p>
    <w:p w14:paraId="404B7FB3" w14:textId="77777777" w:rsidR="007752BC" w:rsidRPr="007752BC" w:rsidRDefault="007752BC" w:rsidP="007752BC">
      <w:pPr>
        <w:pStyle w:val="EndNoteBibliography"/>
        <w:spacing w:after="0"/>
        <w:rPr>
          <w:noProof/>
        </w:rPr>
      </w:pPr>
      <w:r w:rsidRPr="007752BC">
        <w:rPr>
          <w:noProof/>
        </w:rPr>
        <w:t>32.</w:t>
      </w:r>
      <w:r w:rsidRPr="007752BC">
        <w:rPr>
          <w:noProof/>
        </w:rPr>
        <w:tab/>
        <w:t>Boyatzis RE. Transforming qualitative information: Thematic analysis and code development: sage; 1998.</w:t>
      </w:r>
    </w:p>
    <w:p w14:paraId="562EDD8D" w14:textId="2387CDA5" w:rsidR="007752BC" w:rsidRPr="007752BC" w:rsidRDefault="007752BC" w:rsidP="007752BC">
      <w:pPr>
        <w:pStyle w:val="EndNoteBibliography"/>
        <w:spacing w:after="0"/>
        <w:rPr>
          <w:noProof/>
        </w:rPr>
      </w:pPr>
      <w:r w:rsidRPr="007752BC">
        <w:rPr>
          <w:noProof/>
        </w:rPr>
        <w:t>33.</w:t>
      </w:r>
      <w:r w:rsidRPr="007752BC">
        <w:rPr>
          <w:noProof/>
        </w:rPr>
        <w:tab/>
        <w:t xml:space="preserve">Department for Communities and Local Government. English indices of deprivation 2015: Swirrl IT Ltd.; 2015 [Available from: </w:t>
      </w:r>
      <w:hyperlink r:id="rId18" w:history="1">
        <w:r w:rsidRPr="007752BC">
          <w:rPr>
            <w:rStyle w:val="Hyperlink"/>
            <w:noProof/>
          </w:rPr>
          <w:t>http://imd-by-postcode.opendatacommunities.org/</w:t>
        </w:r>
      </w:hyperlink>
      <w:r w:rsidRPr="007752BC">
        <w:rPr>
          <w:noProof/>
        </w:rPr>
        <w:t>.</w:t>
      </w:r>
    </w:p>
    <w:p w14:paraId="56D73603" w14:textId="77777777" w:rsidR="007752BC" w:rsidRPr="007752BC" w:rsidRDefault="007752BC" w:rsidP="007752BC">
      <w:pPr>
        <w:pStyle w:val="EndNoteBibliography"/>
        <w:spacing w:after="0"/>
        <w:rPr>
          <w:noProof/>
        </w:rPr>
      </w:pPr>
      <w:r w:rsidRPr="007752BC">
        <w:rPr>
          <w:noProof/>
        </w:rPr>
        <w:t>34.</w:t>
      </w:r>
      <w:r w:rsidRPr="007752BC">
        <w:rPr>
          <w:noProof/>
        </w:rPr>
        <w:tab/>
        <w:t>Flannery C, McHugh S, Anaba AE, Clifford E, O'Riordan M, Kenny LC, et al. Enablers and barriers to physical activity in overweight and obese pregnant women: an analysis informed by the theoretical domains framework and COM-B model. BMC pregnancy and childbirth. 2018;18(1):178-.</w:t>
      </w:r>
    </w:p>
    <w:p w14:paraId="47BF349E" w14:textId="77777777" w:rsidR="007752BC" w:rsidRPr="007752BC" w:rsidRDefault="007752BC" w:rsidP="007752BC">
      <w:pPr>
        <w:pStyle w:val="EndNoteBibliography"/>
        <w:spacing w:after="0"/>
        <w:rPr>
          <w:noProof/>
        </w:rPr>
      </w:pPr>
      <w:r w:rsidRPr="007752BC">
        <w:rPr>
          <w:noProof/>
        </w:rPr>
        <w:t>35.</w:t>
      </w:r>
      <w:r w:rsidRPr="007752BC">
        <w:rPr>
          <w:noProof/>
        </w:rPr>
        <w:tab/>
        <w:t>Olander EK, Atkinson L. Obese women's reasons for not attending a weight management service during pregnancy. Acta Obstet Gynecol Scand. 2013;92(10):1227-30.</w:t>
      </w:r>
    </w:p>
    <w:p w14:paraId="6976EA73" w14:textId="77777777" w:rsidR="007752BC" w:rsidRPr="007752BC" w:rsidRDefault="007752BC" w:rsidP="007752BC">
      <w:pPr>
        <w:pStyle w:val="EndNoteBibliography"/>
        <w:spacing w:after="0"/>
        <w:rPr>
          <w:noProof/>
        </w:rPr>
      </w:pPr>
      <w:r w:rsidRPr="007752BC">
        <w:rPr>
          <w:noProof/>
        </w:rPr>
        <w:t>36.</w:t>
      </w:r>
      <w:r w:rsidRPr="007752BC">
        <w:rPr>
          <w:noProof/>
        </w:rPr>
        <w:tab/>
        <w:t>Phelan S. Pregnancy: a “teachable moment” for weight control and obesity prevention. American journal of obstetrics and gynecology. 2010;202(2):135. e1-8.</w:t>
      </w:r>
    </w:p>
    <w:p w14:paraId="1C9D4B12" w14:textId="77777777" w:rsidR="007752BC" w:rsidRPr="007752BC" w:rsidRDefault="007752BC" w:rsidP="007752BC">
      <w:pPr>
        <w:pStyle w:val="EndNoteBibliography"/>
        <w:spacing w:after="0"/>
        <w:rPr>
          <w:noProof/>
        </w:rPr>
      </w:pPr>
      <w:r w:rsidRPr="007752BC">
        <w:rPr>
          <w:noProof/>
        </w:rPr>
        <w:t>37.</w:t>
      </w:r>
      <w:r w:rsidRPr="007752BC">
        <w:rPr>
          <w:noProof/>
        </w:rPr>
        <w:tab/>
        <w:t>Fox NJ, Ward KJ. What are health identities and how may we study them? Sociology of health &amp; illness. 2008;30(7):1007-21.</w:t>
      </w:r>
    </w:p>
    <w:p w14:paraId="3526BF7F" w14:textId="77777777" w:rsidR="007752BC" w:rsidRPr="007752BC" w:rsidRDefault="007752BC" w:rsidP="007752BC">
      <w:pPr>
        <w:pStyle w:val="EndNoteBibliography"/>
        <w:spacing w:after="0"/>
        <w:rPr>
          <w:noProof/>
        </w:rPr>
      </w:pPr>
      <w:r w:rsidRPr="007752BC">
        <w:rPr>
          <w:noProof/>
        </w:rPr>
        <w:t>38.</w:t>
      </w:r>
      <w:r w:rsidRPr="007752BC">
        <w:rPr>
          <w:noProof/>
        </w:rPr>
        <w:tab/>
        <w:t>Stets JE, Burke PJ. A sociological approach to self and identity. Handbook of self and identity. 2003:128-52.</w:t>
      </w:r>
    </w:p>
    <w:p w14:paraId="04C7C899" w14:textId="77777777" w:rsidR="007752BC" w:rsidRPr="007752BC" w:rsidRDefault="007752BC" w:rsidP="007752BC">
      <w:pPr>
        <w:pStyle w:val="EndNoteBibliography"/>
        <w:spacing w:after="0"/>
        <w:rPr>
          <w:noProof/>
        </w:rPr>
      </w:pPr>
      <w:r w:rsidRPr="007752BC">
        <w:rPr>
          <w:noProof/>
        </w:rPr>
        <w:t>39.</w:t>
      </w:r>
      <w:r w:rsidRPr="007752BC">
        <w:rPr>
          <w:noProof/>
        </w:rPr>
        <w:tab/>
        <w:t>Sparks P, Guthrie CA. Self‐Identity and the Theory of Planned Behavior: A Useful Addition or an Unhelpful Artifice? Journal of applied social psychology. 1998;28(15):1393-410.</w:t>
      </w:r>
    </w:p>
    <w:p w14:paraId="6C6B540B" w14:textId="77777777" w:rsidR="007752BC" w:rsidRPr="007752BC" w:rsidRDefault="007752BC" w:rsidP="007752BC">
      <w:pPr>
        <w:pStyle w:val="EndNoteBibliography"/>
        <w:spacing w:after="0"/>
        <w:rPr>
          <w:noProof/>
        </w:rPr>
      </w:pPr>
      <w:r w:rsidRPr="007752BC">
        <w:rPr>
          <w:noProof/>
        </w:rPr>
        <w:t>40.</w:t>
      </w:r>
      <w:r w:rsidRPr="007752BC">
        <w:rPr>
          <w:noProof/>
        </w:rPr>
        <w:tab/>
        <w:t>Strachan SM, Brawley LR. Healthy-eater identity and self-efficacy predict healthy eating behavior: a prospective view. Journal of Health Psychology. 2009;14(5):684-95.</w:t>
      </w:r>
    </w:p>
    <w:p w14:paraId="7E40B527" w14:textId="77777777" w:rsidR="007752BC" w:rsidRPr="007752BC" w:rsidRDefault="007752BC" w:rsidP="007752BC">
      <w:pPr>
        <w:pStyle w:val="EndNoteBibliography"/>
        <w:spacing w:after="0"/>
        <w:rPr>
          <w:noProof/>
        </w:rPr>
      </w:pPr>
      <w:r w:rsidRPr="007752BC">
        <w:rPr>
          <w:noProof/>
        </w:rPr>
        <w:lastRenderedPageBreak/>
        <w:t>41.</w:t>
      </w:r>
      <w:r w:rsidRPr="007752BC">
        <w:rPr>
          <w:noProof/>
        </w:rPr>
        <w:tab/>
        <w:t>Strachan SM, Brawley LR, Spink KS, Jung ME. Strength of exercise identity and identity-exercise consistency: Affective and social cognitive relationships. Journal of health psychology. 2009;14(8):1196-206.</w:t>
      </w:r>
    </w:p>
    <w:p w14:paraId="67C0D31E" w14:textId="77777777" w:rsidR="007752BC" w:rsidRPr="007752BC" w:rsidRDefault="007752BC" w:rsidP="007752BC">
      <w:pPr>
        <w:pStyle w:val="EndNoteBibliography"/>
        <w:spacing w:after="0"/>
        <w:rPr>
          <w:noProof/>
        </w:rPr>
      </w:pPr>
      <w:r w:rsidRPr="007752BC">
        <w:rPr>
          <w:noProof/>
        </w:rPr>
        <w:t>42.</w:t>
      </w:r>
      <w:r w:rsidRPr="007752BC">
        <w:rPr>
          <w:noProof/>
        </w:rPr>
        <w:tab/>
        <w:t>Strachan SM, Woodgate J, Brawley LR, Tse A. The relationship of self‐efficacy and self‐identity to long‐term maintenance of vigorous physical activity. Journal of Applied Biobehavioral Research. 2005;10(2):98-112.</w:t>
      </w:r>
    </w:p>
    <w:p w14:paraId="6B3D73DD" w14:textId="77777777" w:rsidR="007752BC" w:rsidRPr="007752BC" w:rsidRDefault="007752BC" w:rsidP="007752BC">
      <w:pPr>
        <w:pStyle w:val="EndNoteBibliography"/>
        <w:spacing w:after="0"/>
        <w:rPr>
          <w:noProof/>
        </w:rPr>
      </w:pPr>
      <w:r w:rsidRPr="007752BC">
        <w:rPr>
          <w:noProof/>
        </w:rPr>
        <w:t>43.</w:t>
      </w:r>
      <w:r w:rsidRPr="007752BC">
        <w:rPr>
          <w:noProof/>
        </w:rPr>
        <w:tab/>
        <w:t>Madill A, Jordan A, Shirley C. Objectivity and reliability in qualitative analysis: Realist, contextualist and radical constructionist epistemologies. British Journal of Psychology. 2000;91(1):1-20.</w:t>
      </w:r>
    </w:p>
    <w:p w14:paraId="35B0BCAC" w14:textId="77777777" w:rsidR="007752BC" w:rsidRPr="007752BC" w:rsidRDefault="007752BC" w:rsidP="007752BC">
      <w:pPr>
        <w:pStyle w:val="EndNoteBibliography"/>
        <w:spacing w:after="0"/>
        <w:rPr>
          <w:noProof/>
        </w:rPr>
      </w:pPr>
      <w:r w:rsidRPr="007752BC">
        <w:rPr>
          <w:noProof/>
        </w:rPr>
        <w:t>44.</w:t>
      </w:r>
      <w:r w:rsidRPr="007752BC">
        <w:rPr>
          <w:noProof/>
        </w:rPr>
        <w:tab/>
        <w:t>Atkinson L, Shaw RL, French DP. Is pregnancy a teachable moment for diet and physical activity behaviour change? An interpretative phenomenological analysis of the experiences of women during their first pregnancy. British journal of health psychology. 2016;21(4):842-58.</w:t>
      </w:r>
    </w:p>
    <w:p w14:paraId="1B6832B4" w14:textId="77777777" w:rsidR="007752BC" w:rsidRPr="007752BC" w:rsidRDefault="007752BC" w:rsidP="007752BC">
      <w:pPr>
        <w:pStyle w:val="EndNoteBibliography"/>
        <w:spacing w:after="0"/>
        <w:rPr>
          <w:noProof/>
        </w:rPr>
      </w:pPr>
      <w:r w:rsidRPr="007752BC">
        <w:rPr>
          <w:noProof/>
        </w:rPr>
        <w:t>45.</w:t>
      </w:r>
      <w:r w:rsidRPr="007752BC">
        <w:rPr>
          <w:noProof/>
        </w:rPr>
        <w:tab/>
        <w:t>McBride CM, Emmons KM, Lipkus IMJHer. Understanding the potential of teachable moments: the case of smoking cessation. 2003;18(2):156-70.</w:t>
      </w:r>
    </w:p>
    <w:p w14:paraId="51F4FD31" w14:textId="77777777" w:rsidR="007752BC" w:rsidRPr="007752BC" w:rsidRDefault="007752BC" w:rsidP="007752BC">
      <w:pPr>
        <w:pStyle w:val="EndNoteBibliography"/>
        <w:spacing w:after="0"/>
        <w:rPr>
          <w:noProof/>
        </w:rPr>
      </w:pPr>
      <w:r w:rsidRPr="007752BC">
        <w:rPr>
          <w:noProof/>
        </w:rPr>
        <w:t>46.</w:t>
      </w:r>
      <w:r w:rsidRPr="007752BC">
        <w:rPr>
          <w:noProof/>
        </w:rPr>
        <w:tab/>
        <w:t>Health and Social Care Information Centre. Statistics on Smoking: England 2015. 2015 29 May 2015.</w:t>
      </w:r>
    </w:p>
    <w:p w14:paraId="6A1F4499" w14:textId="77777777" w:rsidR="007752BC" w:rsidRPr="007752BC" w:rsidRDefault="007752BC" w:rsidP="007752BC">
      <w:pPr>
        <w:pStyle w:val="EndNoteBibliography"/>
        <w:spacing w:after="0"/>
        <w:rPr>
          <w:noProof/>
        </w:rPr>
      </w:pPr>
      <w:r w:rsidRPr="007752BC">
        <w:rPr>
          <w:noProof/>
        </w:rPr>
        <w:t>47.</w:t>
      </w:r>
      <w:r w:rsidRPr="007752BC">
        <w:rPr>
          <w:noProof/>
        </w:rPr>
        <w:tab/>
        <w:t>West R, Walia A, Hyder N, Shahab L, Michie S. Behavior change techniques used by the English Stop Smoking Services and their associations with short-term quit outcomes. Nicotine &amp; Tobacco Research. 2010;12(7):742-7.</w:t>
      </w:r>
    </w:p>
    <w:p w14:paraId="6FCA71D4" w14:textId="77777777" w:rsidR="007752BC" w:rsidRPr="007752BC" w:rsidRDefault="007752BC" w:rsidP="007752BC">
      <w:pPr>
        <w:pStyle w:val="EndNoteBibliography"/>
        <w:rPr>
          <w:noProof/>
        </w:rPr>
      </w:pPr>
      <w:r w:rsidRPr="007752BC">
        <w:rPr>
          <w:noProof/>
        </w:rPr>
        <w:t>48.</w:t>
      </w:r>
      <w:r w:rsidRPr="007752BC">
        <w:rPr>
          <w:noProof/>
        </w:rPr>
        <w:tab/>
        <w:t>Tombor I, Shahab L, Brown J, West R. Positive smoker identity as a barrier to quitting smoking: findings from a national survey of smokers in England. Drug and Alcohol Dependence. 2013;133(2):740-5.</w:t>
      </w:r>
    </w:p>
    <w:p w14:paraId="3ED3ED33" w14:textId="4C979F63" w:rsidR="00F85487" w:rsidRDefault="00082538" w:rsidP="00674E9C">
      <w:r>
        <w:fldChar w:fldCharType="end"/>
      </w:r>
    </w:p>
    <w:p w14:paraId="16546D97" w14:textId="6B50F4C2" w:rsidR="004672FF" w:rsidRPr="004672FF" w:rsidRDefault="00F4184B" w:rsidP="00674E9C">
      <w:pPr>
        <w:rPr>
          <w:b/>
        </w:rPr>
      </w:pPr>
      <w:r>
        <w:rPr>
          <w:b/>
        </w:rPr>
        <w:t>Figure legends</w:t>
      </w:r>
    </w:p>
    <w:p w14:paraId="11B8D564" w14:textId="310425D7" w:rsidR="004672FF" w:rsidRPr="004672FF" w:rsidRDefault="004672FF" w:rsidP="004672FF">
      <w:pPr>
        <w:pStyle w:val="Caption"/>
        <w:spacing w:after="0"/>
        <w:rPr>
          <w:i w:val="0"/>
          <w:color w:val="000000" w:themeColor="text1"/>
          <w:sz w:val="22"/>
          <w:szCs w:val="22"/>
        </w:rPr>
      </w:pPr>
      <w:r w:rsidRPr="004672FF">
        <w:rPr>
          <w:i w:val="0"/>
          <w:color w:val="000000" w:themeColor="text1"/>
          <w:sz w:val="22"/>
          <w:szCs w:val="22"/>
        </w:rPr>
        <w:t xml:space="preserve">Figure </w:t>
      </w:r>
      <w:r w:rsidRPr="004672FF">
        <w:rPr>
          <w:i w:val="0"/>
          <w:noProof/>
          <w:color w:val="000000" w:themeColor="text1"/>
          <w:sz w:val="22"/>
          <w:szCs w:val="22"/>
        </w:rPr>
        <w:fldChar w:fldCharType="begin"/>
      </w:r>
      <w:r w:rsidRPr="004672FF">
        <w:rPr>
          <w:i w:val="0"/>
          <w:noProof/>
          <w:color w:val="000000" w:themeColor="text1"/>
          <w:sz w:val="22"/>
          <w:szCs w:val="22"/>
        </w:rPr>
        <w:instrText xml:space="preserve"> SEQ Figure \* ARABIC </w:instrText>
      </w:r>
      <w:r w:rsidRPr="004672FF">
        <w:rPr>
          <w:i w:val="0"/>
          <w:noProof/>
          <w:color w:val="000000" w:themeColor="text1"/>
          <w:sz w:val="22"/>
          <w:szCs w:val="22"/>
        </w:rPr>
        <w:fldChar w:fldCharType="separate"/>
      </w:r>
      <w:r w:rsidRPr="004672FF">
        <w:rPr>
          <w:i w:val="0"/>
          <w:noProof/>
          <w:color w:val="000000" w:themeColor="text1"/>
          <w:sz w:val="22"/>
          <w:szCs w:val="22"/>
        </w:rPr>
        <w:t>1</w:t>
      </w:r>
      <w:r w:rsidRPr="004672FF">
        <w:rPr>
          <w:i w:val="0"/>
          <w:noProof/>
          <w:color w:val="000000" w:themeColor="text1"/>
          <w:sz w:val="22"/>
          <w:szCs w:val="22"/>
        </w:rPr>
        <w:fldChar w:fldCharType="end"/>
      </w:r>
      <w:r>
        <w:rPr>
          <w:i w:val="0"/>
          <w:noProof/>
          <w:color w:val="000000" w:themeColor="text1"/>
          <w:sz w:val="22"/>
          <w:szCs w:val="22"/>
        </w:rPr>
        <w:t>:</w:t>
      </w:r>
      <w:r w:rsidRPr="004672FF">
        <w:rPr>
          <w:i w:val="0"/>
          <w:color w:val="000000" w:themeColor="text1"/>
          <w:sz w:val="22"/>
          <w:szCs w:val="22"/>
        </w:rPr>
        <w:t xml:space="preserve"> The proposed spectrum of health identity extends from 'health-disengaged to 'health-focused’</w:t>
      </w:r>
    </w:p>
    <w:p w14:paraId="2BA4B31C" w14:textId="30A4AF2B" w:rsidR="004672FF" w:rsidRDefault="004672FF" w:rsidP="00674E9C"/>
    <w:p w14:paraId="38E0C057" w14:textId="560452FE" w:rsidR="004672FF" w:rsidRPr="00F85487" w:rsidRDefault="004672FF" w:rsidP="00674E9C"/>
    <w:sectPr w:rsidR="004672FF" w:rsidRPr="00F85487" w:rsidSect="000901CF">
      <w:footerReference w:type="default" r:id="rId1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59666E" w14:textId="77777777" w:rsidR="004024D8" w:rsidRDefault="004024D8" w:rsidP="00F1502E">
      <w:pPr>
        <w:spacing w:after="0" w:line="240" w:lineRule="auto"/>
      </w:pPr>
      <w:r>
        <w:separator/>
      </w:r>
    </w:p>
  </w:endnote>
  <w:endnote w:type="continuationSeparator" w:id="0">
    <w:p w14:paraId="730579C9" w14:textId="77777777" w:rsidR="004024D8" w:rsidRDefault="004024D8" w:rsidP="00F150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8221927"/>
      <w:docPartObj>
        <w:docPartGallery w:val="Page Numbers (Bottom of Page)"/>
        <w:docPartUnique/>
      </w:docPartObj>
    </w:sdtPr>
    <w:sdtEndPr>
      <w:rPr>
        <w:noProof/>
      </w:rPr>
    </w:sdtEndPr>
    <w:sdtContent>
      <w:p w14:paraId="664F3835" w14:textId="359B6C7C" w:rsidR="005D23F6" w:rsidRDefault="005D23F6">
        <w:pPr>
          <w:pStyle w:val="Footer"/>
          <w:jc w:val="center"/>
        </w:pPr>
        <w:r>
          <w:fldChar w:fldCharType="begin"/>
        </w:r>
        <w:r>
          <w:instrText xml:space="preserve"> PAGE   \* MERGEFORMAT </w:instrText>
        </w:r>
        <w:r>
          <w:fldChar w:fldCharType="separate"/>
        </w:r>
        <w:r>
          <w:rPr>
            <w:noProof/>
          </w:rPr>
          <w:t>27</w:t>
        </w:r>
        <w:r>
          <w:rPr>
            <w:noProof/>
          </w:rPr>
          <w:fldChar w:fldCharType="end"/>
        </w:r>
      </w:p>
    </w:sdtContent>
  </w:sdt>
  <w:p w14:paraId="256938F4" w14:textId="77777777" w:rsidR="005D23F6" w:rsidRDefault="005D23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4904B6" w14:textId="77777777" w:rsidR="004024D8" w:rsidRDefault="004024D8" w:rsidP="00F1502E">
      <w:pPr>
        <w:spacing w:after="0" w:line="240" w:lineRule="auto"/>
      </w:pPr>
      <w:r>
        <w:separator/>
      </w:r>
    </w:p>
  </w:footnote>
  <w:footnote w:type="continuationSeparator" w:id="0">
    <w:p w14:paraId="5DB85A69" w14:textId="77777777" w:rsidR="004024D8" w:rsidRDefault="004024D8" w:rsidP="00F150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F97F29"/>
    <w:multiLevelType w:val="hybridMultilevel"/>
    <w:tmpl w:val="4F248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A56780"/>
    <w:multiLevelType w:val="hybridMultilevel"/>
    <w:tmpl w:val="80EEABF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DF91CA4"/>
    <w:multiLevelType w:val="hybridMultilevel"/>
    <w:tmpl w:val="4E78D82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AB6E24"/>
    <w:multiLevelType w:val="hybridMultilevel"/>
    <w:tmpl w:val="B4A815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2F10D80"/>
    <w:multiLevelType w:val="hybridMultilevel"/>
    <w:tmpl w:val="2C588C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3652F48"/>
    <w:multiLevelType w:val="hybridMultilevel"/>
    <w:tmpl w:val="4BE4F0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AAD140C"/>
    <w:multiLevelType w:val="multilevel"/>
    <w:tmpl w:val="7C54338A"/>
    <w:lvl w:ilvl="0">
      <w:start w:val="1"/>
      <w:numFmt w:val="decimal"/>
      <w:lvlText w:val="%1."/>
      <w:lvlJc w:val="left"/>
      <w:pPr>
        <w:ind w:left="720" w:hanging="360"/>
      </w:pPr>
    </w:lvl>
    <w:lvl w:ilvl="1">
      <w:start w:val="3"/>
      <w:numFmt w:val="decimal"/>
      <w:isLgl/>
      <w:lvlText w:val="%1.%2"/>
      <w:lvlJc w:val="left"/>
      <w:pPr>
        <w:ind w:left="860" w:hanging="50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4"/>
  </w:num>
  <w:num w:numId="2">
    <w:abstractNumId w:val="6"/>
  </w:num>
  <w:num w:numId="3">
    <w:abstractNumId w:val="1"/>
  </w:num>
  <w:num w:numId="4">
    <w:abstractNumId w:val="5"/>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9t9ds0r2wdf6es95gvf0diasp0w0tdw9es&quot;&gt;TR endnote library&lt;record-ids&gt;&lt;item&gt;316&lt;/item&gt;&lt;item&gt;467&lt;/item&gt;&lt;item&gt;700&lt;/item&gt;&lt;item&gt;707&lt;/item&gt;&lt;item&gt;970&lt;/item&gt;&lt;item&gt;1007&lt;/item&gt;&lt;item&gt;1013&lt;/item&gt;&lt;item&gt;1192&lt;/item&gt;&lt;item&gt;1204&lt;/item&gt;&lt;item&gt;1320&lt;/item&gt;&lt;item&gt;1375&lt;/item&gt;&lt;item&gt;1608&lt;/item&gt;&lt;item&gt;1610&lt;/item&gt;&lt;item&gt;1634&lt;/item&gt;&lt;item&gt;1635&lt;/item&gt;&lt;item&gt;1638&lt;/item&gt;&lt;item&gt;1678&lt;/item&gt;&lt;item&gt;1793&lt;/item&gt;&lt;item&gt;1799&lt;/item&gt;&lt;item&gt;1801&lt;/item&gt;&lt;item&gt;1802&lt;/item&gt;&lt;item&gt;1805&lt;/item&gt;&lt;item&gt;1810&lt;/item&gt;&lt;item&gt;1814&lt;/item&gt;&lt;item&gt;1815&lt;/item&gt;&lt;item&gt;1826&lt;/item&gt;&lt;item&gt;1871&lt;/item&gt;&lt;item&gt;1963&lt;/item&gt;&lt;item&gt;1964&lt;/item&gt;&lt;item&gt;1965&lt;/item&gt;&lt;item&gt;1966&lt;/item&gt;&lt;item&gt;1967&lt;/item&gt;&lt;item&gt;1968&lt;/item&gt;&lt;item&gt;1970&lt;/item&gt;&lt;item&gt;1971&lt;/item&gt;&lt;item&gt;1974&lt;/item&gt;&lt;item&gt;1975&lt;/item&gt;&lt;item&gt;1976&lt;/item&gt;&lt;item&gt;1981&lt;/item&gt;&lt;item&gt;1991&lt;/item&gt;&lt;item&gt;2001&lt;/item&gt;&lt;item&gt;2003&lt;/item&gt;&lt;item&gt;2022&lt;/item&gt;&lt;item&gt;2023&lt;/item&gt;&lt;item&gt;2024&lt;/item&gt;&lt;item&gt;2103&lt;/item&gt;&lt;item&gt;2104&lt;/item&gt;&lt;/record-ids&gt;&lt;/item&gt;&lt;/Libraries&gt;"/>
  </w:docVars>
  <w:rsids>
    <w:rsidRoot w:val="00821BD0"/>
    <w:rsid w:val="000006B4"/>
    <w:rsid w:val="00000A87"/>
    <w:rsid w:val="000018FE"/>
    <w:rsid w:val="00010ACC"/>
    <w:rsid w:val="000129F8"/>
    <w:rsid w:val="00015FAA"/>
    <w:rsid w:val="00020F2F"/>
    <w:rsid w:val="000236FE"/>
    <w:rsid w:val="00026BA3"/>
    <w:rsid w:val="0002757D"/>
    <w:rsid w:val="00030010"/>
    <w:rsid w:val="000316A7"/>
    <w:rsid w:val="00033298"/>
    <w:rsid w:val="000340B9"/>
    <w:rsid w:val="000412BC"/>
    <w:rsid w:val="000441C3"/>
    <w:rsid w:val="000443BE"/>
    <w:rsid w:val="00044B53"/>
    <w:rsid w:val="000476B1"/>
    <w:rsid w:val="00047E41"/>
    <w:rsid w:val="000561AE"/>
    <w:rsid w:val="00063A01"/>
    <w:rsid w:val="00063D78"/>
    <w:rsid w:val="0006551B"/>
    <w:rsid w:val="0007277B"/>
    <w:rsid w:val="00072B67"/>
    <w:rsid w:val="00073420"/>
    <w:rsid w:val="00074FB9"/>
    <w:rsid w:val="000751BA"/>
    <w:rsid w:val="00076786"/>
    <w:rsid w:val="00081213"/>
    <w:rsid w:val="00082538"/>
    <w:rsid w:val="000901CF"/>
    <w:rsid w:val="000925B1"/>
    <w:rsid w:val="000949AA"/>
    <w:rsid w:val="0009558C"/>
    <w:rsid w:val="000A097D"/>
    <w:rsid w:val="000A0A72"/>
    <w:rsid w:val="000A0D85"/>
    <w:rsid w:val="000B0ABB"/>
    <w:rsid w:val="000B0CB6"/>
    <w:rsid w:val="000B3AB0"/>
    <w:rsid w:val="000C323C"/>
    <w:rsid w:val="000D3829"/>
    <w:rsid w:val="000D53F8"/>
    <w:rsid w:val="000E4085"/>
    <w:rsid w:val="000E6975"/>
    <w:rsid w:val="000F68CE"/>
    <w:rsid w:val="000F6B9E"/>
    <w:rsid w:val="001017D1"/>
    <w:rsid w:val="0010197C"/>
    <w:rsid w:val="00105A22"/>
    <w:rsid w:val="00111ADC"/>
    <w:rsid w:val="001162F4"/>
    <w:rsid w:val="00122CA5"/>
    <w:rsid w:val="00125D42"/>
    <w:rsid w:val="001265E8"/>
    <w:rsid w:val="00134593"/>
    <w:rsid w:val="00135AEC"/>
    <w:rsid w:val="00137B1B"/>
    <w:rsid w:val="00137FF5"/>
    <w:rsid w:val="0014730A"/>
    <w:rsid w:val="00150E9A"/>
    <w:rsid w:val="00153A1E"/>
    <w:rsid w:val="00155426"/>
    <w:rsid w:val="00171425"/>
    <w:rsid w:val="001744BC"/>
    <w:rsid w:val="001856F0"/>
    <w:rsid w:val="0019517C"/>
    <w:rsid w:val="001A582C"/>
    <w:rsid w:val="001A633D"/>
    <w:rsid w:val="001A66DF"/>
    <w:rsid w:val="001A7273"/>
    <w:rsid w:val="001A73AA"/>
    <w:rsid w:val="001A759D"/>
    <w:rsid w:val="001B0808"/>
    <w:rsid w:val="001B2826"/>
    <w:rsid w:val="001B2EE7"/>
    <w:rsid w:val="001B5E64"/>
    <w:rsid w:val="001D611C"/>
    <w:rsid w:val="001E3371"/>
    <w:rsid w:val="001E7710"/>
    <w:rsid w:val="001F3890"/>
    <w:rsid w:val="001F48D1"/>
    <w:rsid w:val="001F5FB8"/>
    <w:rsid w:val="001F6051"/>
    <w:rsid w:val="001F698A"/>
    <w:rsid w:val="00202A27"/>
    <w:rsid w:val="00204DB9"/>
    <w:rsid w:val="00206E7B"/>
    <w:rsid w:val="00221D49"/>
    <w:rsid w:val="00224F17"/>
    <w:rsid w:val="00236C54"/>
    <w:rsid w:val="00243B32"/>
    <w:rsid w:val="0024564A"/>
    <w:rsid w:val="002467CD"/>
    <w:rsid w:val="002557BE"/>
    <w:rsid w:val="00256D02"/>
    <w:rsid w:val="002722F0"/>
    <w:rsid w:val="002739D5"/>
    <w:rsid w:val="00276FEC"/>
    <w:rsid w:val="002839CC"/>
    <w:rsid w:val="00295C95"/>
    <w:rsid w:val="0029736A"/>
    <w:rsid w:val="002A3E38"/>
    <w:rsid w:val="002A6005"/>
    <w:rsid w:val="002C0209"/>
    <w:rsid w:val="002C0E46"/>
    <w:rsid w:val="002C25BE"/>
    <w:rsid w:val="002C6064"/>
    <w:rsid w:val="002C7B33"/>
    <w:rsid w:val="002C7E91"/>
    <w:rsid w:val="002D08BF"/>
    <w:rsid w:val="002D2129"/>
    <w:rsid w:val="002D58C6"/>
    <w:rsid w:val="002D752B"/>
    <w:rsid w:val="002D7F08"/>
    <w:rsid w:val="002E6112"/>
    <w:rsid w:val="00300591"/>
    <w:rsid w:val="00300EB7"/>
    <w:rsid w:val="00302E4B"/>
    <w:rsid w:val="0030633B"/>
    <w:rsid w:val="00310E6F"/>
    <w:rsid w:val="003120F6"/>
    <w:rsid w:val="00312CB1"/>
    <w:rsid w:val="003149E5"/>
    <w:rsid w:val="00315601"/>
    <w:rsid w:val="00315DA8"/>
    <w:rsid w:val="00322C62"/>
    <w:rsid w:val="003333D4"/>
    <w:rsid w:val="00333EC2"/>
    <w:rsid w:val="00334144"/>
    <w:rsid w:val="00344C17"/>
    <w:rsid w:val="00350E45"/>
    <w:rsid w:val="003513FF"/>
    <w:rsid w:val="0035143F"/>
    <w:rsid w:val="003520C8"/>
    <w:rsid w:val="00352FB3"/>
    <w:rsid w:val="00355964"/>
    <w:rsid w:val="0036100F"/>
    <w:rsid w:val="003662C4"/>
    <w:rsid w:val="00373617"/>
    <w:rsid w:val="00375839"/>
    <w:rsid w:val="0037662B"/>
    <w:rsid w:val="00376CD0"/>
    <w:rsid w:val="00385C82"/>
    <w:rsid w:val="003868D2"/>
    <w:rsid w:val="003923B9"/>
    <w:rsid w:val="00392C81"/>
    <w:rsid w:val="00394E40"/>
    <w:rsid w:val="00396008"/>
    <w:rsid w:val="003A0716"/>
    <w:rsid w:val="003A3626"/>
    <w:rsid w:val="003B1D28"/>
    <w:rsid w:val="003E3013"/>
    <w:rsid w:val="003E7BA3"/>
    <w:rsid w:val="003F0E82"/>
    <w:rsid w:val="003F4DF8"/>
    <w:rsid w:val="003F5477"/>
    <w:rsid w:val="004024D8"/>
    <w:rsid w:val="004051A2"/>
    <w:rsid w:val="00411818"/>
    <w:rsid w:val="00412EC0"/>
    <w:rsid w:val="004139C5"/>
    <w:rsid w:val="004260D3"/>
    <w:rsid w:val="00430442"/>
    <w:rsid w:val="004326B5"/>
    <w:rsid w:val="00436D34"/>
    <w:rsid w:val="00446005"/>
    <w:rsid w:val="0046024B"/>
    <w:rsid w:val="00463B4A"/>
    <w:rsid w:val="0046663E"/>
    <w:rsid w:val="004672FF"/>
    <w:rsid w:val="00470700"/>
    <w:rsid w:val="00470A0F"/>
    <w:rsid w:val="004728B8"/>
    <w:rsid w:val="00473B37"/>
    <w:rsid w:val="00474C0E"/>
    <w:rsid w:val="004760D1"/>
    <w:rsid w:val="00487636"/>
    <w:rsid w:val="00497CF6"/>
    <w:rsid w:val="00497D49"/>
    <w:rsid w:val="004A28E8"/>
    <w:rsid w:val="004A4F78"/>
    <w:rsid w:val="004A5361"/>
    <w:rsid w:val="004A7A0E"/>
    <w:rsid w:val="004A7B42"/>
    <w:rsid w:val="004B38C6"/>
    <w:rsid w:val="004B5D17"/>
    <w:rsid w:val="004B7CE5"/>
    <w:rsid w:val="004C01B8"/>
    <w:rsid w:val="004C09D4"/>
    <w:rsid w:val="004C54A2"/>
    <w:rsid w:val="004C6E24"/>
    <w:rsid w:val="004D483E"/>
    <w:rsid w:val="004D59DC"/>
    <w:rsid w:val="004E03F9"/>
    <w:rsid w:val="004E1350"/>
    <w:rsid w:val="004E2A8F"/>
    <w:rsid w:val="004E7C37"/>
    <w:rsid w:val="004F3318"/>
    <w:rsid w:val="004F4BB6"/>
    <w:rsid w:val="004F5510"/>
    <w:rsid w:val="004F7C5F"/>
    <w:rsid w:val="00503837"/>
    <w:rsid w:val="00510713"/>
    <w:rsid w:val="00510F90"/>
    <w:rsid w:val="0051579C"/>
    <w:rsid w:val="00515D6A"/>
    <w:rsid w:val="00520B91"/>
    <w:rsid w:val="00522C4E"/>
    <w:rsid w:val="00532721"/>
    <w:rsid w:val="00534567"/>
    <w:rsid w:val="005364C5"/>
    <w:rsid w:val="00546268"/>
    <w:rsid w:val="00547673"/>
    <w:rsid w:val="00552A2E"/>
    <w:rsid w:val="00552E3E"/>
    <w:rsid w:val="00554E2D"/>
    <w:rsid w:val="005578B1"/>
    <w:rsid w:val="00560A77"/>
    <w:rsid w:val="005618AF"/>
    <w:rsid w:val="0056224B"/>
    <w:rsid w:val="00563BBD"/>
    <w:rsid w:val="00564111"/>
    <w:rsid w:val="00565F9A"/>
    <w:rsid w:val="00566271"/>
    <w:rsid w:val="0056673B"/>
    <w:rsid w:val="00570BDE"/>
    <w:rsid w:val="0057317D"/>
    <w:rsid w:val="00574168"/>
    <w:rsid w:val="00576C80"/>
    <w:rsid w:val="00577E26"/>
    <w:rsid w:val="005808B7"/>
    <w:rsid w:val="00581DC6"/>
    <w:rsid w:val="00582677"/>
    <w:rsid w:val="00582C92"/>
    <w:rsid w:val="005A6A1D"/>
    <w:rsid w:val="005A78E7"/>
    <w:rsid w:val="005A7FBC"/>
    <w:rsid w:val="005B2BEE"/>
    <w:rsid w:val="005B7D9A"/>
    <w:rsid w:val="005C055E"/>
    <w:rsid w:val="005D23F6"/>
    <w:rsid w:val="005D5E5F"/>
    <w:rsid w:val="005D68B3"/>
    <w:rsid w:val="005E07C1"/>
    <w:rsid w:val="005E1521"/>
    <w:rsid w:val="005E3D15"/>
    <w:rsid w:val="005F310B"/>
    <w:rsid w:val="005F465F"/>
    <w:rsid w:val="00602FBD"/>
    <w:rsid w:val="00603443"/>
    <w:rsid w:val="00605F5E"/>
    <w:rsid w:val="00611332"/>
    <w:rsid w:val="006126A5"/>
    <w:rsid w:val="006176D1"/>
    <w:rsid w:val="00617ED5"/>
    <w:rsid w:val="00624E64"/>
    <w:rsid w:val="00626257"/>
    <w:rsid w:val="006268E2"/>
    <w:rsid w:val="00626B26"/>
    <w:rsid w:val="0063037D"/>
    <w:rsid w:val="00631EB9"/>
    <w:rsid w:val="006338D0"/>
    <w:rsid w:val="00637B66"/>
    <w:rsid w:val="00640E27"/>
    <w:rsid w:val="00642763"/>
    <w:rsid w:val="00642C53"/>
    <w:rsid w:val="0064300E"/>
    <w:rsid w:val="006435DE"/>
    <w:rsid w:val="00644F90"/>
    <w:rsid w:val="00647EFA"/>
    <w:rsid w:val="006511AF"/>
    <w:rsid w:val="006537E2"/>
    <w:rsid w:val="00661244"/>
    <w:rsid w:val="00666E92"/>
    <w:rsid w:val="0067306B"/>
    <w:rsid w:val="00674E9C"/>
    <w:rsid w:val="00676033"/>
    <w:rsid w:val="006809F8"/>
    <w:rsid w:val="00683651"/>
    <w:rsid w:val="00686AE9"/>
    <w:rsid w:val="006874D7"/>
    <w:rsid w:val="00690B9D"/>
    <w:rsid w:val="006A2147"/>
    <w:rsid w:val="006A3247"/>
    <w:rsid w:val="006A4BDB"/>
    <w:rsid w:val="006A51FF"/>
    <w:rsid w:val="006B1686"/>
    <w:rsid w:val="006B5C43"/>
    <w:rsid w:val="006B5D98"/>
    <w:rsid w:val="006C0849"/>
    <w:rsid w:val="006C1CBD"/>
    <w:rsid w:val="006C37D0"/>
    <w:rsid w:val="006C3915"/>
    <w:rsid w:val="006C4675"/>
    <w:rsid w:val="006C4EAA"/>
    <w:rsid w:val="006C4F0C"/>
    <w:rsid w:val="006D34A0"/>
    <w:rsid w:val="006D5385"/>
    <w:rsid w:val="006E06DA"/>
    <w:rsid w:val="006E0A87"/>
    <w:rsid w:val="006E3ED9"/>
    <w:rsid w:val="006E4640"/>
    <w:rsid w:val="006E4A62"/>
    <w:rsid w:val="006F24B7"/>
    <w:rsid w:val="007048BC"/>
    <w:rsid w:val="0071520F"/>
    <w:rsid w:val="00715788"/>
    <w:rsid w:val="00720295"/>
    <w:rsid w:val="00720886"/>
    <w:rsid w:val="007301CE"/>
    <w:rsid w:val="0073637E"/>
    <w:rsid w:val="00736DD6"/>
    <w:rsid w:val="007416ED"/>
    <w:rsid w:val="00743660"/>
    <w:rsid w:val="00747303"/>
    <w:rsid w:val="00754A5C"/>
    <w:rsid w:val="0075548E"/>
    <w:rsid w:val="00755B97"/>
    <w:rsid w:val="007574F1"/>
    <w:rsid w:val="00761D39"/>
    <w:rsid w:val="00762E3F"/>
    <w:rsid w:val="00766C08"/>
    <w:rsid w:val="00766F76"/>
    <w:rsid w:val="00771C2F"/>
    <w:rsid w:val="007752BC"/>
    <w:rsid w:val="007773A7"/>
    <w:rsid w:val="00782DD7"/>
    <w:rsid w:val="00782FCB"/>
    <w:rsid w:val="00784B50"/>
    <w:rsid w:val="00785370"/>
    <w:rsid w:val="00791BC1"/>
    <w:rsid w:val="00792053"/>
    <w:rsid w:val="00796F29"/>
    <w:rsid w:val="007A0D76"/>
    <w:rsid w:val="007A1729"/>
    <w:rsid w:val="007A1C96"/>
    <w:rsid w:val="007A23C0"/>
    <w:rsid w:val="007B4853"/>
    <w:rsid w:val="007B7888"/>
    <w:rsid w:val="007C0A38"/>
    <w:rsid w:val="007C0A5F"/>
    <w:rsid w:val="007C5C38"/>
    <w:rsid w:val="007C7294"/>
    <w:rsid w:val="007D201B"/>
    <w:rsid w:val="007E09F1"/>
    <w:rsid w:val="007E1FF4"/>
    <w:rsid w:val="007F077A"/>
    <w:rsid w:val="007F1C92"/>
    <w:rsid w:val="007F1E44"/>
    <w:rsid w:val="007F1F3D"/>
    <w:rsid w:val="007F2096"/>
    <w:rsid w:val="007F2B22"/>
    <w:rsid w:val="007F4ED3"/>
    <w:rsid w:val="00801BB9"/>
    <w:rsid w:val="008044EB"/>
    <w:rsid w:val="00810205"/>
    <w:rsid w:val="008111CB"/>
    <w:rsid w:val="00817B0D"/>
    <w:rsid w:val="00821BD0"/>
    <w:rsid w:val="00823788"/>
    <w:rsid w:val="00823F0C"/>
    <w:rsid w:val="00827719"/>
    <w:rsid w:val="00830087"/>
    <w:rsid w:val="008316C8"/>
    <w:rsid w:val="00834275"/>
    <w:rsid w:val="00847305"/>
    <w:rsid w:val="008474A4"/>
    <w:rsid w:val="00850E41"/>
    <w:rsid w:val="00851F56"/>
    <w:rsid w:val="0085758A"/>
    <w:rsid w:val="00865A14"/>
    <w:rsid w:val="00886B70"/>
    <w:rsid w:val="008878CC"/>
    <w:rsid w:val="00887C48"/>
    <w:rsid w:val="00892CF1"/>
    <w:rsid w:val="00896E25"/>
    <w:rsid w:val="008A2677"/>
    <w:rsid w:val="008A2DCF"/>
    <w:rsid w:val="008A58B2"/>
    <w:rsid w:val="008B2D4E"/>
    <w:rsid w:val="008B6FCE"/>
    <w:rsid w:val="008C2E68"/>
    <w:rsid w:val="008C5834"/>
    <w:rsid w:val="008C6B76"/>
    <w:rsid w:val="008D4F1D"/>
    <w:rsid w:val="008E41D2"/>
    <w:rsid w:val="008E5FE4"/>
    <w:rsid w:val="008E613B"/>
    <w:rsid w:val="008E617E"/>
    <w:rsid w:val="008F0EDC"/>
    <w:rsid w:val="008F10A6"/>
    <w:rsid w:val="008F4267"/>
    <w:rsid w:val="00905138"/>
    <w:rsid w:val="009052AF"/>
    <w:rsid w:val="009066DE"/>
    <w:rsid w:val="009104DA"/>
    <w:rsid w:val="00916D8C"/>
    <w:rsid w:val="00917762"/>
    <w:rsid w:val="00920DC0"/>
    <w:rsid w:val="00925284"/>
    <w:rsid w:val="0092580A"/>
    <w:rsid w:val="00927985"/>
    <w:rsid w:val="00927C76"/>
    <w:rsid w:val="009327BD"/>
    <w:rsid w:val="00935FFF"/>
    <w:rsid w:val="00936A5B"/>
    <w:rsid w:val="00940B52"/>
    <w:rsid w:val="00941455"/>
    <w:rsid w:val="00942058"/>
    <w:rsid w:val="00943BE4"/>
    <w:rsid w:val="00945D24"/>
    <w:rsid w:val="009476A3"/>
    <w:rsid w:val="00950249"/>
    <w:rsid w:val="00950AD4"/>
    <w:rsid w:val="009548A7"/>
    <w:rsid w:val="0096202E"/>
    <w:rsid w:val="009627FA"/>
    <w:rsid w:val="00962FFC"/>
    <w:rsid w:val="00963C35"/>
    <w:rsid w:val="0097102F"/>
    <w:rsid w:val="00971033"/>
    <w:rsid w:val="00974012"/>
    <w:rsid w:val="009863BA"/>
    <w:rsid w:val="00990B3C"/>
    <w:rsid w:val="00994587"/>
    <w:rsid w:val="009A3ECC"/>
    <w:rsid w:val="009A5635"/>
    <w:rsid w:val="009B16A5"/>
    <w:rsid w:val="009B405B"/>
    <w:rsid w:val="009C0C8B"/>
    <w:rsid w:val="009C21C8"/>
    <w:rsid w:val="009C64F3"/>
    <w:rsid w:val="009D4CC9"/>
    <w:rsid w:val="009D504E"/>
    <w:rsid w:val="009D5B14"/>
    <w:rsid w:val="009E119B"/>
    <w:rsid w:val="009E18F5"/>
    <w:rsid w:val="009F0F5E"/>
    <w:rsid w:val="009F13F2"/>
    <w:rsid w:val="009F1AD4"/>
    <w:rsid w:val="00A02696"/>
    <w:rsid w:val="00A03027"/>
    <w:rsid w:val="00A10DD2"/>
    <w:rsid w:val="00A10FD4"/>
    <w:rsid w:val="00A14F6F"/>
    <w:rsid w:val="00A172A2"/>
    <w:rsid w:val="00A246EA"/>
    <w:rsid w:val="00A31C50"/>
    <w:rsid w:val="00A34ECD"/>
    <w:rsid w:val="00A35F07"/>
    <w:rsid w:val="00A437A1"/>
    <w:rsid w:val="00A43964"/>
    <w:rsid w:val="00A439B4"/>
    <w:rsid w:val="00A444C6"/>
    <w:rsid w:val="00A47E07"/>
    <w:rsid w:val="00A517DF"/>
    <w:rsid w:val="00A5698D"/>
    <w:rsid w:val="00A63E1C"/>
    <w:rsid w:val="00A6542F"/>
    <w:rsid w:val="00A751C3"/>
    <w:rsid w:val="00A7542F"/>
    <w:rsid w:val="00A82307"/>
    <w:rsid w:val="00A84616"/>
    <w:rsid w:val="00A95522"/>
    <w:rsid w:val="00AA063E"/>
    <w:rsid w:val="00AA0AE6"/>
    <w:rsid w:val="00AA5187"/>
    <w:rsid w:val="00AA5620"/>
    <w:rsid w:val="00AA59D4"/>
    <w:rsid w:val="00AA7D20"/>
    <w:rsid w:val="00AB14ED"/>
    <w:rsid w:val="00AC5AD1"/>
    <w:rsid w:val="00AD77CD"/>
    <w:rsid w:val="00AE0345"/>
    <w:rsid w:val="00AE1C50"/>
    <w:rsid w:val="00AE75BC"/>
    <w:rsid w:val="00AF0191"/>
    <w:rsid w:val="00AF460D"/>
    <w:rsid w:val="00B043CF"/>
    <w:rsid w:val="00B15ED4"/>
    <w:rsid w:val="00B2271A"/>
    <w:rsid w:val="00B23D70"/>
    <w:rsid w:val="00B24F8E"/>
    <w:rsid w:val="00B268A1"/>
    <w:rsid w:val="00B268C7"/>
    <w:rsid w:val="00B32A04"/>
    <w:rsid w:val="00B36CE8"/>
    <w:rsid w:val="00B424FC"/>
    <w:rsid w:val="00B42631"/>
    <w:rsid w:val="00B44468"/>
    <w:rsid w:val="00B52D2B"/>
    <w:rsid w:val="00B5416E"/>
    <w:rsid w:val="00B55CF2"/>
    <w:rsid w:val="00B56BB1"/>
    <w:rsid w:val="00B60634"/>
    <w:rsid w:val="00B621BF"/>
    <w:rsid w:val="00B6327F"/>
    <w:rsid w:val="00B647FE"/>
    <w:rsid w:val="00B64DBE"/>
    <w:rsid w:val="00B72D63"/>
    <w:rsid w:val="00B732EA"/>
    <w:rsid w:val="00B73C28"/>
    <w:rsid w:val="00B7534B"/>
    <w:rsid w:val="00B76769"/>
    <w:rsid w:val="00B815D4"/>
    <w:rsid w:val="00B870BD"/>
    <w:rsid w:val="00B92DA0"/>
    <w:rsid w:val="00BA11A7"/>
    <w:rsid w:val="00BA2AC1"/>
    <w:rsid w:val="00BA4AE5"/>
    <w:rsid w:val="00BA75FE"/>
    <w:rsid w:val="00BB1552"/>
    <w:rsid w:val="00BB1712"/>
    <w:rsid w:val="00BB20CF"/>
    <w:rsid w:val="00BB30E6"/>
    <w:rsid w:val="00BB6915"/>
    <w:rsid w:val="00BB6E86"/>
    <w:rsid w:val="00BC7A8D"/>
    <w:rsid w:val="00BD5832"/>
    <w:rsid w:val="00BE0588"/>
    <w:rsid w:val="00BE4433"/>
    <w:rsid w:val="00BF0957"/>
    <w:rsid w:val="00BF107F"/>
    <w:rsid w:val="00BF4E06"/>
    <w:rsid w:val="00BF5808"/>
    <w:rsid w:val="00BF7C45"/>
    <w:rsid w:val="00C03801"/>
    <w:rsid w:val="00C05A87"/>
    <w:rsid w:val="00C07EE0"/>
    <w:rsid w:val="00C11DBB"/>
    <w:rsid w:val="00C121E4"/>
    <w:rsid w:val="00C122CC"/>
    <w:rsid w:val="00C12F64"/>
    <w:rsid w:val="00C16F0B"/>
    <w:rsid w:val="00C17BA2"/>
    <w:rsid w:val="00C34CE0"/>
    <w:rsid w:val="00C34ED8"/>
    <w:rsid w:val="00C371BC"/>
    <w:rsid w:val="00C415F1"/>
    <w:rsid w:val="00C4188B"/>
    <w:rsid w:val="00C432C9"/>
    <w:rsid w:val="00C4334A"/>
    <w:rsid w:val="00C5072C"/>
    <w:rsid w:val="00C51D76"/>
    <w:rsid w:val="00C62063"/>
    <w:rsid w:val="00C62BAD"/>
    <w:rsid w:val="00C644C0"/>
    <w:rsid w:val="00C739E9"/>
    <w:rsid w:val="00C80303"/>
    <w:rsid w:val="00C8111A"/>
    <w:rsid w:val="00C828FF"/>
    <w:rsid w:val="00C8564F"/>
    <w:rsid w:val="00C86701"/>
    <w:rsid w:val="00C87E31"/>
    <w:rsid w:val="00C90A46"/>
    <w:rsid w:val="00C92BD6"/>
    <w:rsid w:val="00C94897"/>
    <w:rsid w:val="00C94C20"/>
    <w:rsid w:val="00CA60A6"/>
    <w:rsid w:val="00CB118F"/>
    <w:rsid w:val="00CB3591"/>
    <w:rsid w:val="00CB5189"/>
    <w:rsid w:val="00CB5791"/>
    <w:rsid w:val="00CB6C8B"/>
    <w:rsid w:val="00CD05B0"/>
    <w:rsid w:val="00CD0A43"/>
    <w:rsid w:val="00CD1A39"/>
    <w:rsid w:val="00CD70D9"/>
    <w:rsid w:val="00CE567B"/>
    <w:rsid w:val="00CF1A35"/>
    <w:rsid w:val="00CF339F"/>
    <w:rsid w:val="00CF3595"/>
    <w:rsid w:val="00CF4276"/>
    <w:rsid w:val="00D01DAB"/>
    <w:rsid w:val="00D023AF"/>
    <w:rsid w:val="00D03A31"/>
    <w:rsid w:val="00D03B8C"/>
    <w:rsid w:val="00D121BA"/>
    <w:rsid w:val="00D12758"/>
    <w:rsid w:val="00D175D6"/>
    <w:rsid w:val="00D2538E"/>
    <w:rsid w:val="00D44396"/>
    <w:rsid w:val="00D4538A"/>
    <w:rsid w:val="00D472D2"/>
    <w:rsid w:val="00D4799A"/>
    <w:rsid w:val="00D50701"/>
    <w:rsid w:val="00D51F94"/>
    <w:rsid w:val="00D535FE"/>
    <w:rsid w:val="00D53875"/>
    <w:rsid w:val="00D53B40"/>
    <w:rsid w:val="00D545EF"/>
    <w:rsid w:val="00D57D60"/>
    <w:rsid w:val="00D619B2"/>
    <w:rsid w:val="00D61C94"/>
    <w:rsid w:val="00D628BC"/>
    <w:rsid w:val="00D6438A"/>
    <w:rsid w:val="00D64A7F"/>
    <w:rsid w:val="00D73521"/>
    <w:rsid w:val="00D739DE"/>
    <w:rsid w:val="00D76C37"/>
    <w:rsid w:val="00D776CC"/>
    <w:rsid w:val="00D823E1"/>
    <w:rsid w:val="00D824F1"/>
    <w:rsid w:val="00D86B34"/>
    <w:rsid w:val="00D877D8"/>
    <w:rsid w:val="00D92E5C"/>
    <w:rsid w:val="00DC10E1"/>
    <w:rsid w:val="00DC551A"/>
    <w:rsid w:val="00DD09B1"/>
    <w:rsid w:val="00DD1222"/>
    <w:rsid w:val="00DD6D85"/>
    <w:rsid w:val="00DE6BCE"/>
    <w:rsid w:val="00DF26A7"/>
    <w:rsid w:val="00DF2924"/>
    <w:rsid w:val="00DF4E12"/>
    <w:rsid w:val="00DF60D0"/>
    <w:rsid w:val="00E04040"/>
    <w:rsid w:val="00E05080"/>
    <w:rsid w:val="00E06B85"/>
    <w:rsid w:val="00E24845"/>
    <w:rsid w:val="00E27175"/>
    <w:rsid w:val="00E31F61"/>
    <w:rsid w:val="00E34F37"/>
    <w:rsid w:val="00E37486"/>
    <w:rsid w:val="00E40693"/>
    <w:rsid w:val="00E40FA2"/>
    <w:rsid w:val="00E4471C"/>
    <w:rsid w:val="00E44991"/>
    <w:rsid w:val="00E51EB8"/>
    <w:rsid w:val="00E5309B"/>
    <w:rsid w:val="00E556A5"/>
    <w:rsid w:val="00E648F7"/>
    <w:rsid w:val="00E65E05"/>
    <w:rsid w:val="00E73CC4"/>
    <w:rsid w:val="00E7569D"/>
    <w:rsid w:val="00E80DFE"/>
    <w:rsid w:val="00E828FA"/>
    <w:rsid w:val="00E83F83"/>
    <w:rsid w:val="00E86662"/>
    <w:rsid w:val="00E90FE3"/>
    <w:rsid w:val="00E9235D"/>
    <w:rsid w:val="00E94C4B"/>
    <w:rsid w:val="00E973BD"/>
    <w:rsid w:val="00EA1ED1"/>
    <w:rsid w:val="00EA23B8"/>
    <w:rsid w:val="00EA3E4F"/>
    <w:rsid w:val="00EA464F"/>
    <w:rsid w:val="00EA469B"/>
    <w:rsid w:val="00EA5700"/>
    <w:rsid w:val="00EA6DB7"/>
    <w:rsid w:val="00EB045D"/>
    <w:rsid w:val="00EB4479"/>
    <w:rsid w:val="00EB5CA0"/>
    <w:rsid w:val="00EB7E6C"/>
    <w:rsid w:val="00EC10E6"/>
    <w:rsid w:val="00EC396D"/>
    <w:rsid w:val="00ED1545"/>
    <w:rsid w:val="00ED3561"/>
    <w:rsid w:val="00EE28F8"/>
    <w:rsid w:val="00EE55C9"/>
    <w:rsid w:val="00EE6D19"/>
    <w:rsid w:val="00EF039D"/>
    <w:rsid w:val="00EF08C0"/>
    <w:rsid w:val="00EF0C59"/>
    <w:rsid w:val="00EF3170"/>
    <w:rsid w:val="00EF4EF2"/>
    <w:rsid w:val="00F00440"/>
    <w:rsid w:val="00F01FCC"/>
    <w:rsid w:val="00F042D7"/>
    <w:rsid w:val="00F04788"/>
    <w:rsid w:val="00F04A74"/>
    <w:rsid w:val="00F10728"/>
    <w:rsid w:val="00F11DA4"/>
    <w:rsid w:val="00F1502E"/>
    <w:rsid w:val="00F15AEC"/>
    <w:rsid w:val="00F1709D"/>
    <w:rsid w:val="00F21CF7"/>
    <w:rsid w:val="00F27F40"/>
    <w:rsid w:val="00F30D29"/>
    <w:rsid w:val="00F30D83"/>
    <w:rsid w:val="00F31B04"/>
    <w:rsid w:val="00F33E26"/>
    <w:rsid w:val="00F36491"/>
    <w:rsid w:val="00F37FFA"/>
    <w:rsid w:val="00F4184B"/>
    <w:rsid w:val="00F4731E"/>
    <w:rsid w:val="00F47B16"/>
    <w:rsid w:val="00F51175"/>
    <w:rsid w:val="00F541F4"/>
    <w:rsid w:val="00F56F28"/>
    <w:rsid w:val="00F6239F"/>
    <w:rsid w:val="00F64EA1"/>
    <w:rsid w:val="00F654B6"/>
    <w:rsid w:val="00F67236"/>
    <w:rsid w:val="00F67B51"/>
    <w:rsid w:val="00F70910"/>
    <w:rsid w:val="00F749D2"/>
    <w:rsid w:val="00F753C0"/>
    <w:rsid w:val="00F777DA"/>
    <w:rsid w:val="00F85487"/>
    <w:rsid w:val="00F85CD7"/>
    <w:rsid w:val="00F914E2"/>
    <w:rsid w:val="00F92D7F"/>
    <w:rsid w:val="00F95B75"/>
    <w:rsid w:val="00F967AB"/>
    <w:rsid w:val="00FA5454"/>
    <w:rsid w:val="00FB0F9C"/>
    <w:rsid w:val="00FB51E3"/>
    <w:rsid w:val="00FB5C80"/>
    <w:rsid w:val="00FB7198"/>
    <w:rsid w:val="00FC7671"/>
    <w:rsid w:val="00FD0396"/>
    <w:rsid w:val="00FD0DFB"/>
    <w:rsid w:val="00FD1602"/>
    <w:rsid w:val="00FE04D6"/>
    <w:rsid w:val="00FE399C"/>
    <w:rsid w:val="00FE3F02"/>
    <w:rsid w:val="00FE4AA2"/>
    <w:rsid w:val="00FE5A30"/>
    <w:rsid w:val="00FE78D6"/>
    <w:rsid w:val="00FF14F7"/>
    <w:rsid w:val="00FF33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BEE2B6"/>
  <w15:docId w15:val="{0EB91FC4-F7A5-C143-BC30-E1BC263CE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A57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semiHidden/>
    <w:unhideWhenUsed/>
    <w:rsid w:val="00EA5700"/>
    <w:pPr>
      <w:spacing w:before="200" w:after="0" w:line="240" w:lineRule="auto"/>
    </w:pPr>
    <w:rPr>
      <w:rFonts w:ascii="Calibri" w:eastAsia="Times New Roman" w:hAnsi="Calibri" w:cs="Times New Roman"/>
      <w:sz w:val="20"/>
      <w:szCs w:val="20"/>
      <w:lang w:eastAsia="zh-CN"/>
    </w:rPr>
  </w:style>
  <w:style w:type="character" w:customStyle="1" w:styleId="CommentTextChar">
    <w:name w:val="Comment Text Char"/>
    <w:basedOn w:val="DefaultParagraphFont"/>
    <w:link w:val="CommentText"/>
    <w:semiHidden/>
    <w:rsid w:val="00EA5700"/>
    <w:rPr>
      <w:rFonts w:ascii="Calibri" w:eastAsia="Times New Roman" w:hAnsi="Calibri" w:cs="Times New Roman"/>
      <w:sz w:val="20"/>
      <w:szCs w:val="20"/>
      <w:lang w:eastAsia="zh-CN"/>
    </w:rPr>
  </w:style>
  <w:style w:type="character" w:styleId="CommentReference">
    <w:name w:val="annotation reference"/>
    <w:basedOn w:val="DefaultParagraphFont"/>
    <w:uiPriority w:val="99"/>
    <w:semiHidden/>
    <w:unhideWhenUsed/>
    <w:rsid w:val="00EA5700"/>
    <w:rPr>
      <w:sz w:val="16"/>
      <w:szCs w:val="16"/>
    </w:rPr>
  </w:style>
  <w:style w:type="paragraph" w:styleId="BalloonText">
    <w:name w:val="Balloon Text"/>
    <w:basedOn w:val="Normal"/>
    <w:link w:val="BalloonTextChar"/>
    <w:uiPriority w:val="99"/>
    <w:semiHidden/>
    <w:unhideWhenUsed/>
    <w:rsid w:val="00EA57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5700"/>
    <w:rPr>
      <w:rFonts w:ascii="Segoe UI" w:hAnsi="Segoe UI" w:cs="Segoe UI"/>
      <w:sz w:val="18"/>
      <w:szCs w:val="18"/>
    </w:rPr>
  </w:style>
  <w:style w:type="paragraph" w:styleId="ListParagraph">
    <w:name w:val="List Paragraph"/>
    <w:basedOn w:val="Normal"/>
    <w:link w:val="ListParagraphChar"/>
    <w:uiPriority w:val="34"/>
    <w:qFormat/>
    <w:rsid w:val="00EA5700"/>
    <w:pPr>
      <w:ind w:left="720"/>
      <w:contextualSpacing/>
    </w:pPr>
  </w:style>
  <w:style w:type="character" w:customStyle="1" w:styleId="ListParagraphChar">
    <w:name w:val="List Paragraph Char"/>
    <w:basedOn w:val="DefaultParagraphFont"/>
    <w:link w:val="ListParagraph"/>
    <w:uiPriority w:val="34"/>
    <w:rsid w:val="00EA5700"/>
  </w:style>
  <w:style w:type="table" w:styleId="TableGrid">
    <w:name w:val="Table Grid"/>
    <w:basedOn w:val="TableNormal"/>
    <w:uiPriority w:val="39"/>
    <w:rsid w:val="00EA57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A1ED1"/>
    <w:pPr>
      <w:spacing w:before="0"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EA1ED1"/>
    <w:rPr>
      <w:rFonts w:ascii="Calibri" w:eastAsia="Times New Roman" w:hAnsi="Calibri" w:cs="Times New Roman"/>
      <w:b/>
      <w:bCs/>
      <w:sz w:val="20"/>
      <w:szCs w:val="20"/>
      <w:lang w:eastAsia="zh-CN"/>
    </w:rPr>
  </w:style>
  <w:style w:type="paragraph" w:styleId="Caption">
    <w:name w:val="caption"/>
    <w:basedOn w:val="Normal"/>
    <w:next w:val="Normal"/>
    <w:uiPriority w:val="35"/>
    <w:unhideWhenUsed/>
    <w:qFormat/>
    <w:rsid w:val="00F85487"/>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047E41"/>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47E41"/>
    <w:rPr>
      <w:rFonts w:ascii="Calibri" w:hAnsi="Calibri" w:cs="Calibri"/>
      <w:lang w:val="en-US"/>
    </w:rPr>
  </w:style>
  <w:style w:type="paragraph" w:customStyle="1" w:styleId="EndNoteBibliography">
    <w:name w:val="EndNote Bibliography"/>
    <w:basedOn w:val="Normal"/>
    <w:link w:val="EndNoteBibliographyChar"/>
    <w:rsid w:val="00047E41"/>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047E41"/>
    <w:rPr>
      <w:rFonts w:ascii="Calibri" w:hAnsi="Calibri" w:cs="Calibri"/>
      <w:lang w:val="en-US"/>
    </w:rPr>
  </w:style>
  <w:style w:type="character" w:styleId="Hyperlink">
    <w:name w:val="Hyperlink"/>
    <w:basedOn w:val="DefaultParagraphFont"/>
    <w:uiPriority w:val="99"/>
    <w:unhideWhenUsed/>
    <w:rsid w:val="00047E41"/>
    <w:rPr>
      <w:color w:val="0563C1" w:themeColor="hyperlink"/>
      <w:u w:val="single"/>
    </w:rPr>
  </w:style>
  <w:style w:type="character" w:customStyle="1" w:styleId="UnresolvedMention1">
    <w:name w:val="Unresolved Mention1"/>
    <w:basedOn w:val="DefaultParagraphFont"/>
    <w:uiPriority w:val="99"/>
    <w:semiHidden/>
    <w:unhideWhenUsed/>
    <w:rsid w:val="00047E41"/>
    <w:rPr>
      <w:color w:val="605E5C"/>
      <w:shd w:val="clear" w:color="auto" w:fill="E1DFDD"/>
    </w:rPr>
  </w:style>
  <w:style w:type="paragraph" w:styleId="NormalWeb">
    <w:name w:val="Normal (Web)"/>
    <w:basedOn w:val="Normal"/>
    <w:uiPriority w:val="99"/>
    <w:semiHidden/>
    <w:unhideWhenUsed/>
    <w:rsid w:val="003149E5"/>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5A7FBC"/>
    <w:pPr>
      <w:spacing w:after="0" w:line="240" w:lineRule="auto"/>
    </w:pPr>
  </w:style>
  <w:style w:type="character" w:customStyle="1" w:styleId="UnresolvedMention2">
    <w:name w:val="Unresolved Mention2"/>
    <w:basedOn w:val="DefaultParagraphFont"/>
    <w:uiPriority w:val="99"/>
    <w:semiHidden/>
    <w:unhideWhenUsed/>
    <w:rsid w:val="007F077A"/>
    <w:rPr>
      <w:color w:val="605E5C"/>
      <w:shd w:val="clear" w:color="auto" w:fill="E1DFDD"/>
    </w:rPr>
  </w:style>
  <w:style w:type="paragraph" w:styleId="Header">
    <w:name w:val="header"/>
    <w:basedOn w:val="Normal"/>
    <w:link w:val="HeaderChar"/>
    <w:uiPriority w:val="99"/>
    <w:unhideWhenUsed/>
    <w:rsid w:val="00F150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502E"/>
  </w:style>
  <w:style w:type="paragraph" w:styleId="Footer">
    <w:name w:val="footer"/>
    <w:basedOn w:val="Normal"/>
    <w:link w:val="FooterChar"/>
    <w:uiPriority w:val="99"/>
    <w:unhideWhenUsed/>
    <w:rsid w:val="00F150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502E"/>
  </w:style>
  <w:style w:type="table" w:customStyle="1" w:styleId="PlainTable41">
    <w:name w:val="Plain Table 41"/>
    <w:basedOn w:val="TableNormal"/>
    <w:uiPriority w:val="44"/>
    <w:rsid w:val="00E65E0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1Light1">
    <w:name w:val="List Table 1 Light1"/>
    <w:basedOn w:val="TableNormal"/>
    <w:uiPriority w:val="46"/>
    <w:rsid w:val="00E65E05"/>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2557B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3">
    <w:name w:val="Unresolved Mention3"/>
    <w:basedOn w:val="DefaultParagraphFont"/>
    <w:uiPriority w:val="99"/>
    <w:semiHidden/>
    <w:unhideWhenUsed/>
    <w:rsid w:val="00782DD7"/>
    <w:rPr>
      <w:color w:val="605E5C"/>
      <w:shd w:val="clear" w:color="auto" w:fill="E1DFDD"/>
    </w:rPr>
  </w:style>
  <w:style w:type="character" w:styleId="LineNumber">
    <w:name w:val="line number"/>
    <w:basedOn w:val="DefaultParagraphFont"/>
    <w:uiPriority w:val="99"/>
    <w:semiHidden/>
    <w:unhideWhenUsed/>
    <w:rsid w:val="000901CF"/>
  </w:style>
  <w:style w:type="character" w:customStyle="1" w:styleId="UnresolvedMention4">
    <w:name w:val="Unresolved Mention4"/>
    <w:basedOn w:val="DefaultParagraphFont"/>
    <w:uiPriority w:val="99"/>
    <w:semiHidden/>
    <w:unhideWhenUsed/>
    <w:rsid w:val="00EE6D19"/>
    <w:rPr>
      <w:color w:val="605E5C"/>
      <w:shd w:val="clear" w:color="auto" w:fill="E1DFDD"/>
    </w:rPr>
  </w:style>
  <w:style w:type="character" w:styleId="UnresolvedMention">
    <w:name w:val="Unresolved Mention"/>
    <w:basedOn w:val="DefaultParagraphFont"/>
    <w:uiPriority w:val="99"/>
    <w:semiHidden/>
    <w:unhideWhenUsed/>
    <w:rsid w:val="007752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544535">
      <w:bodyDiv w:val="1"/>
      <w:marLeft w:val="0"/>
      <w:marRight w:val="0"/>
      <w:marTop w:val="0"/>
      <w:marBottom w:val="0"/>
      <w:divBdr>
        <w:top w:val="none" w:sz="0" w:space="0" w:color="auto"/>
        <w:left w:val="none" w:sz="0" w:space="0" w:color="auto"/>
        <w:bottom w:val="none" w:sz="0" w:space="0" w:color="auto"/>
        <w:right w:val="none" w:sz="0" w:space="0" w:color="auto"/>
      </w:divBdr>
    </w:div>
    <w:div w:id="504980364">
      <w:bodyDiv w:val="1"/>
      <w:marLeft w:val="0"/>
      <w:marRight w:val="0"/>
      <w:marTop w:val="0"/>
      <w:marBottom w:val="0"/>
      <w:divBdr>
        <w:top w:val="none" w:sz="0" w:space="0" w:color="auto"/>
        <w:left w:val="none" w:sz="0" w:space="0" w:color="auto"/>
        <w:bottom w:val="none" w:sz="0" w:space="0" w:color="auto"/>
        <w:right w:val="none" w:sz="0" w:space="0" w:color="auto"/>
      </w:divBdr>
    </w:div>
    <w:div w:id="1021394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mrc.soton.ac.uk" TargetMode="External"/><Relationship Id="rId13" Type="http://schemas.openxmlformats.org/officeDocument/2006/relationships/hyperlink" Target="mailto:hmi@mrc.soton.ac.uk" TargetMode="External"/><Relationship Id="rId18" Type="http://schemas.openxmlformats.org/officeDocument/2006/relationships/hyperlink" Target="http://imd-by-postcode.opendatacommunities.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cc@mrc.soton.ac.uk" TargetMode="External"/><Relationship Id="rId17" Type="http://schemas.openxmlformats.org/officeDocument/2006/relationships/hyperlink" Target="mailto:wtl@mrc.soton.ac.uk" TargetMode="External"/><Relationship Id="rId2" Type="http://schemas.openxmlformats.org/officeDocument/2006/relationships/numbering" Target="numbering.xml"/><Relationship Id="rId16" Type="http://schemas.openxmlformats.org/officeDocument/2006/relationships/hyperlink" Target="mailto:meb@mrc.soton.ac.uk"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ch@mrc.soton.ac.uk" TargetMode="External"/><Relationship Id="rId5" Type="http://schemas.openxmlformats.org/officeDocument/2006/relationships/webSettings" Target="webSettings.xml"/><Relationship Id="rId15" Type="http://schemas.openxmlformats.org/officeDocument/2006/relationships/hyperlink" Target="mailto:jb@mrc.soton.ac.uk" TargetMode="External"/><Relationship Id="rId10" Type="http://schemas.openxmlformats.org/officeDocument/2006/relationships/hyperlink" Target="mailto:cv@mrc.soton.ac.uk"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s3@mrc.soton.ac.uk" TargetMode="External"/><Relationship Id="rId14" Type="http://schemas.openxmlformats.org/officeDocument/2006/relationships/hyperlink" Target="mailto:k.woods-townsend@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93F73-494E-4516-AEE8-ED826AA3F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12090</Words>
  <Characters>68918</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0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Rose</dc:creator>
  <cp:lastModifiedBy>Drake K.A.</cp:lastModifiedBy>
  <cp:revision>2</cp:revision>
  <cp:lastPrinted>2018-11-22T12:47:00Z</cp:lastPrinted>
  <dcterms:created xsi:type="dcterms:W3CDTF">2020-05-05T09:10:00Z</dcterms:created>
  <dcterms:modified xsi:type="dcterms:W3CDTF">2020-05-05T09:10:00Z</dcterms:modified>
</cp:coreProperties>
</file>